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3F9988" w14:textId="3358B0C1" w:rsidR="00814FCE" w:rsidRDefault="00814FCE">
      <w:r>
        <w:fldChar w:fldCharType="begin">
          <w:fldData xml:space="preserve">PEVuZE5vdGU+PENpdGU+PEF1dGhvcj5BaG9uZW48L0F1dGhvcj48WWVhcj4yMDA2PC9ZZWFyPjxS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</w:fldData>
        </w:fldChar>
      </w:r>
      <w:r w:rsidR="008F7803">
        <w:instrText xml:space="preserve"> ADDIN EN.CITE </w:instrText>
      </w:r>
      <w:r w:rsidR="008F7803">
        <w:fldChar w:fldCharType="begin">
          <w:fldData xml:space="preserve">PEVuZE5vdGU+PENpdGU+PEF1dGhvcj5BaG9uZW48L0F1dGhvcj48WWVhcj4yMDA2PC9ZZWFyPjxS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</w:fldData>
        </w:fldChar>
      </w:r>
      <w:r w:rsidR="008F7803">
        <w:instrText xml:space="preserve"> ADDIN EN.CITE.DATA </w:instrText>
      </w:r>
      <w:r w:rsidR="008F7803">
        <w:fldChar w:fldCharType="end"/>
      </w:r>
      <w:r>
        <w:fldChar w:fldCharType="separate"/>
      </w:r>
      <w:r w:rsidR="008F7803">
        <w:rPr>
          <w:noProof/>
        </w:rPr>
        <w:t>(Ahonen et al., 2006, Bates et al., 2015, Bouwmeester et al., 2007, Cameron et al., 2007, French et al., 2005, French et al., 2008, Friedman et al., 2015, Gibot-Leclerc et al., 2013, Guo et al., 2010a, Guo et al., 2010b, Hadfield, 2010, Hall et al., 2010, Hellstrom et al., 2004, Jonstrup et al., 2016, Karron et al., 1997, Lammi et al., 1999, Liebst, 2008, Luo and Widmer, 2013, Matthies, 1998, Matthies, 2017, Metherell and Rumsey, 2018, Mitchell et al., 2004, Mojica et al., 2012, Motten and Stone, 2000, Ownley and Trigiano, Price, 1980)</w:t>
      </w:r>
      <w:r>
        <w:fldChar w:fldCharType="end"/>
      </w:r>
    </w:p>
    <w:p w14:paraId="18250EAE" w14:textId="0FDA8624" w:rsidR="00814FCE" w:rsidRDefault="00814FCE"/>
    <w:p w14:paraId="4D58C820" w14:textId="4854A0A2" w:rsidR="008F7803" w:rsidRDefault="008F7803"/>
    <w:p w14:paraId="71A33560" w14:textId="4C0B3786" w:rsidR="008F7803" w:rsidRDefault="008F7803">
      <w:r>
        <w:t xml:space="preserve">And </w:t>
      </w:r>
      <w:r>
        <w:fldChar w:fldCharType="begin"/>
      </w:r>
      <w:r>
        <w:instrText xml:space="preserve"> ADDIN EN.CITE &lt;EndNote&gt;&lt;Cite&gt;&lt;Author&gt;Rowntree&lt;/Author&gt;&lt;Year&gt;2014&lt;/Year&gt;&lt;RecNum&gt;963&lt;/RecNum&gt;&lt;DisplayText&gt;(Rowntree et al., 2014)&lt;/DisplayText&gt;&lt;record&gt;&lt;rec-number&gt;963&lt;/rec-number&gt;&lt;foreign-keys&gt;&lt;key app="EN" db-id="rv5pzvwrkefxw5ez0dn5522yetsaer2px2s0" timestamp="1541432214"&gt;963&lt;/key&gt;&lt;/foreign-keys&gt;&lt;ref-type name="Journal Article"&gt;17&lt;/ref-type&gt;&lt;contributors&gt;&lt;authors&gt;&lt;author&gt;Rowntree, J. K.&lt;/author&gt;&lt;author&gt;Barham, D. F.&lt;/author&gt;&lt;author&gt;Stewart, A. J. A.&lt;/author&gt;&lt;author&gt;Hartley, S. E.&lt;/author&gt;&lt;/authors&gt;&lt;/contributors&gt;&lt;titles&gt;&lt;title&gt;The effect of multiple host species on a keystone parasitic plant and its aphid herbivores&lt;/title&gt;&lt;secondary-title&gt;Functional Ecology&lt;/secondary-title&gt;&lt;/titles&gt;&lt;periodical&gt;&lt;full-title&gt;Functional Ecology&lt;/full-title&gt;&lt;/periodical&gt;&lt;pages&gt;829-836&lt;/pages&gt;&lt;volume&gt;28&lt;/volume&gt;&lt;number&gt;4&lt;/number&gt;&lt;dates&gt;&lt;year&gt;2014&lt;/year&gt;&lt;pub-dates&gt;&lt;date&gt;Aug&lt;/date&gt;&lt;/pub-dates&gt;&lt;/dates&gt;&lt;isbn&gt;0269-8463&lt;/isbn&gt;&lt;accession-num&gt;WOS:000340673900005&lt;/accession-num&gt;&lt;urls&gt;&lt;related-urls&gt;&lt;url&gt;&amp;lt;Go to ISI&amp;gt;://WOS:000340673900005&lt;/url&gt;&lt;/related-urls&gt;&lt;/urls&gt;&lt;electronic-resource-num&gt;10.1111/1365-2435.12281&lt;/electronic-resource-num&gt;&lt;/record&gt;&lt;/Cite&gt;&lt;/EndNote&gt;</w:instrText>
      </w:r>
      <w:r>
        <w:fldChar w:fldCharType="separate"/>
      </w:r>
      <w:r>
        <w:rPr>
          <w:noProof/>
        </w:rPr>
        <w:t>(Rowntree et al., 2014)</w:t>
      </w:r>
      <w:r>
        <w:fldChar w:fldCharType="end"/>
      </w:r>
    </w:p>
    <w:p w14:paraId="655DE938" w14:textId="5EC8E581" w:rsidR="008F7803" w:rsidRDefault="008F7803"/>
    <w:p w14:paraId="5C196FBC" w14:textId="68F25CF6" w:rsidR="008F7803" w:rsidRDefault="008F7803">
      <w:r>
        <w:t xml:space="preserve">And </w:t>
      </w:r>
      <w:r>
        <w:fldChar w:fldCharType="begin"/>
      </w:r>
      <w:r>
        <w:instrText xml:space="preserve"> ADDIN EN.CITE &lt;EndNote&gt;&lt;Cite&gt;&lt;Author&gt;Salonen&lt;/Author&gt;&lt;Year&gt;2000&lt;/Year&gt;&lt;RecNum&gt;1540&lt;/RecNum&gt;&lt;DisplayText&gt;(Salonen et al., 2000)&lt;/DisplayText&gt;&lt;record&gt;&lt;rec-number&gt;1540&lt;/rec-number&gt;&lt;foreign-keys&gt;&lt;key app="EN" db-id="rv5pzvwrkefxw5ez0dn5522yetsaer2px2s0" timestamp="1599050736"&gt;1540&lt;/key&gt;&lt;/foreign-keys&gt;&lt;ref-type name="Journal Article"&gt;17&lt;/ref-type&gt;&lt;contributors&gt;&lt;authors&gt;&lt;author&gt;Salonen, V.&lt;/author&gt;&lt;author&gt;Setala, H.&lt;/author&gt;&lt;author&gt;Puustinen, S.&lt;/author&gt;&lt;/authors&gt;&lt;/contributors&gt;&lt;titles&gt;&lt;title&gt;The interplay between Pinus sylvestris, its root hemiparasite, Melampyrum pratense, and ectomycorrhizal fungi: Influences on plant growth and reproduction&lt;/title&gt;&lt;secondary-title&gt;Ecoscience&lt;/secondary-title&gt;&lt;/titles&gt;&lt;periodical&gt;&lt;full-title&gt;Ecoscience&lt;/full-title&gt;&lt;/periodical&gt;&lt;pages&gt;195-200&lt;/pages&gt;&lt;volume&gt;7&lt;/volume&gt;&lt;number&gt;2&lt;/number&gt;&lt;dates&gt;&lt;year&gt;2000&lt;/year&gt;&lt;/dates&gt;&lt;isbn&gt;1195-6860&lt;/isbn&gt;&lt;accession-num&gt;WOS:000087610500010&lt;/accession-num&gt;&lt;urls&gt;&lt;related-urls&gt;&lt;url&gt;&amp;lt;Go to ISI&amp;gt;://WOS:000087610500010&lt;/url&gt;&lt;/related-urls&gt;&lt;/urls&gt;&lt;electronic-resource-num&gt;10.1080/11956860.2000.11682588&lt;/electronic-resource-num&gt;&lt;/record&gt;&lt;/Cite&gt;&lt;/EndNote&gt;</w:instrText>
      </w:r>
      <w:r>
        <w:fldChar w:fldCharType="separate"/>
      </w:r>
      <w:r>
        <w:rPr>
          <w:noProof/>
        </w:rPr>
        <w:t>(Salonen et al., 2000)</w:t>
      </w:r>
      <w:r>
        <w:fldChar w:fldCharType="end"/>
      </w:r>
    </w:p>
    <w:p w14:paraId="34E52DEC" w14:textId="571F876E" w:rsidR="008F7803" w:rsidRDefault="008F7803"/>
    <w:p w14:paraId="6F9B78D9" w14:textId="53808EFC" w:rsidR="008F7803" w:rsidRDefault="008F7803">
      <w:r>
        <w:t xml:space="preserve">And </w:t>
      </w:r>
      <w:r>
        <w:fldChar w:fldCharType="begin"/>
      </w:r>
      <w:r>
        <w:instrText xml:space="preserve"> ADDIN EN.CITE &lt;EndNote&gt;&lt;Cite&gt;&lt;Author&gt;Schneeweiss&lt;/Author&gt;&lt;Year&gt;2007&lt;/Year&gt;&lt;RecNum&gt;1541&lt;/RecNum&gt;&lt;DisplayText&gt;(Schneeweiss, 2007)&lt;/DisplayText&gt;&lt;record&gt;&lt;rec-number&gt;1541&lt;/rec-number&gt;&lt;foreign-keys&gt;&lt;key app="EN" db-id="rv5pzvwrkefxw5ez0dn5522yetsaer2px2s0" timestamp="1599050798"&gt;1541&lt;/key&gt;&lt;/foreign-keys&gt;&lt;ref-type name="Journal Article"&gt;17&lt;/ref-type&gt;&lt;contributors&gt;&lt;authors&gt;&lt;author&gt;Schneeweiss, G. M.&lt;/author&gt;&lt;/authors&gt;&lt;/contributors&gt;&lt;titles&gt;&lt;title&gt;Correlated evolution of life history and host range in the nonphotosynthetic parasitic flowering plants Orobanche and Phelipanche (Orobanchaceae)&lt;/title&gt;&lt;secondary-title&gt;Journal of Evolutionary Biology&lt;/secondary-title&gt;&lt;/titles&gt;&lt;periodical&gt;&lt;full-title&gt;Journal of Evolutionary Biology&lt;/full-title&gt;&lt;/periodical&gt;&lt;pages&gt;471-478&lt;/pages&gt;&lt;volume&gt;20&lt;/volume&gt;&lt;number&gt;2&lt;/number&gt;&lt;dates&gt;&lt;year&gt;2007&lt;/year&gt;&lt;pub-dates&gt;&lt;date&gt;Mar&lt;/date&gt;&lt;/pub-dates&gt;&lt;/dates&gt;&lt;isbn&gt;1010-061X&lt;/isbn&gt;&lt;accession-num&gt;WOS:000244244300005&lt;/accession-num&gt;&lt;urls&gt;&lt;related-urls&gt;&lt;url&gt;&amp;lt;Go to ISI&amp;gt;://WOS:000244244300005&lt;/url&gt;&lt;/related-urls&gt;&lt;/urls&gt;&lt;electronic-resource-num&gt;10.1111/j.1420-9101.2006.01273.x&lt;/electronic-resource-num&gt;&lt;/record&gt;&lt;/Cite&gt;&lt;/EndNote&gt;</w:instrText>
      </w:r>
      <w:r>
        <w:fldChar w:fldCharType="separate"/>
      </w:r>
      <w:r>
        <w:rPr>
          <w:noProof/>
        </w:rPr>
        <w:t>(Schneeweiss, 2007)</w:t>
      </w:r>
      <w:r>
        <w:fldChar w:fldCharType="end"/>
      </w:r>
    </w:p>
    <w:p w14:paraId="05FA4406" w14:textId="6D1051ED" w:rsidR="008F7803" w:rsidRDefault="008F7803"/>
    <w:p w14:paraId="2623D055" w14:textId="0DE8B6B9" w:rsidR="008F7803" w:rsidRDefault="008F7803">
      <w:r>
        <w:t xml:space="preserve">And </w:t>
      </w:r>
      <w:r>
        <w:fldChar w:fldCharType="begin"/>
      </w:r>
      <w:r>
        <w:instrText xml:space="preserve"> ADDIN EN.CITE &lt;EndNote&gt;&lt;Cite&gt;&lt;Author&gt;Seel&lt;/Author&gt;&lt;Year&gt;1994&lt;/Year&gt;&lt;RecNum&gt;428&lt;/RecNum&gt;&lt;DisplayText&gt;(Seel and Press, 1994)&lt;/DisplayText&gt;&lt;record&gt;&lt;rec-number&gt;428&lt;/rec-number&gt;&lt;foreign-keys&gt;&lt;key app="EN" db-id="rv5pzvwrkefxw5ez0dn5522yetsaer2px2s0" timestamp="0"&gt;428&lt;/key&gt;&lt;/foreign-keys&gt;&lt;ref-type name="Journal Article"&gt;17&lt;/ref-type&gt;&lt;contributors&gt;&lt;authors&gt;&lt;author&gt;Seel, W. E.&lt;/author&gt;&lt;author&gt;Press, M. C.&lt;/author&gt;&lt;/authors&gt;&lt;/contributors&gt;&lt;auth-address&gt;UNIV MANCHESTER,SCH BIOL SCI,MANCHESTER M13 9PL,LANCS,ENGLAND.&lt;/auth-address&gt;&lt;titles&gt;&lt;title&gt;INFLUENCE OF THE HOST ON 3 SUB-ARCTIC ANNUAL FACULTATIVE ROOT HEMIPARASITES .2. GAS-EXCHANGE CHARACTERISTICS AND RESOURCE USE-EFFICIENCY&lt;/title&gt;&lt;secondary-title&gt;New Phytologist&lt;/secondary-title&gt;&lt;alt-title&gt;New Phytol.&lt;/alt-title&gt;&lt;/titles&gt;&lt;periodical&gt;&lt;full-title&gt;New Phytologist&lt;/full-title&gt;&lt;/periodical&gt;&lt;pages&gt;37-44&lt;/pages&gt;&lt;volume&gt;127&lt;/volume&gt;&lt;number&gt;1&lt;/number&gt;&lt;keywords&gt;&lt;keyword&gt;parasitic angiosperms&lt;/keyword&gt;&lt;keyword&gt;photosynthesis&lt;/keyword&gt;&lt;keyword&gt;photosynthetic nitrogen&lt;/keyword&gt;&lt;keyword&gt;use-efficiency&lt;/keyword&gt;&lt;keyword&gt;transpiration&lt;/keyword&gt;&lt;keyword&gt;water use-efficiency&lt;/keyword&gt;&lt;keyword&gt;xylem-tapping mistletoes&lt;/keyword&gt;&lt;keyword&gt;striga-hermonthica&lt;/keyword&gt;&lt;keyword&gt;nitrogen relations&lt;/keyword&gt;&lt;keyword&gt;parasite&lt;/keyword&gt;&lt;keyword&gt;growth&lt;/keyword&gt;&lt;keyword&gt;water&lt;/keyword&gt;&lt;keyword&gt;photosynthesis&lt;/keyword&gt;&lt;keyword&gt;carbon&lt;/keyword&gt;&lt;keyword&gt;Plant Sciences&lt;/keyword&gt;&lt;/keywords&gt;&lt;dates&gt;&lt;year&gt;1994&lt;/year&gt;&lt;pub-dates&gt;&lt;date&gt;May&lt;/date&gt;&lt;/pub-dates&gt;&lt;/dates&gt;&lt;isbn&gt;0028-646X&lt;/isbn&gt;&lt;accession-num&gt;WOS:A1994NR08800004&lt;/accession-num&gt;&lt;work-type&gt;Article&lt;/work-type&gt;&lt;urls&gt;&lt;related-urls&gt;&lt;url&gt;&amp;lt;Go to ISI&amp;gt;://WOS:A1994NR08800004&lt;/url&gt;&lt;/related-urls&gt;&lt;/urls&gt;&lt;electronic-resource-num&gt;10.1111/j.1469-8137.1994.tb04257.x&lt;/electronic-resource-num&gt;&lt;language&gt;English&lt;/language&gt;&lt;/record&gt;&lt;/Cite&gt;&lt;/EndNote&gt;</w:instrText>
      </w:r>
      <w:r>
        <w:fldChar w:fldCharType="separate"/>
      </w:r>
      <w:r>
        <w:rPr>
          <w:noProof/>
        </w:rPr>
        <w:t>(Seel and Press, 1994)</w:t>
      </w:r>
      <w:r>
        <w:fldChar w:fldCharType="end"/>
      </w:r>
    </w:p>
    <w:p w14:paraId="33B695EC" w14:textId="7EA259D8" w:rsidR="008F7803" w:rsidRDefault="008F7803"/>
    <w:p w14:paraId="355DAEE0" w14:textId="60006DBE" w:rsidR="008F7803" w:rsidRDefault="008F7803">
      <w:r>
        <w:t xml:space="preserve">And </w:t>
      </w:r>
      <w:r>
        <w:fldChar w:fldCharType="begin"/>
      </w:r>
      <w: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fldChar w:fldCharType="separate"/>
      </w:r>
      <w:r>
        <w:rPr>
          <w:noProof/>
        </w:rPr>
        <w:t>(Stace et al., 2015)</w:t>
      </w:r>
      <w:r>
        <w:fldChar w:fldCharType="end"/>
      </w:r>
    </w:p>
    <w:p w14:paraId="0B7F09B0" w14:textId="23A35B7D" w:rsidR="008F7803" w:rsidRDefault="008F7803"/>
    <w:p w14:paraId="4CF986E0" w14:textId="54B40002" w:rsidR="008F7803" w:rsidRDefault="00006321">
      <w:r>
        <w:t xml:space="preserve">And </w:t>
      </w:r>
      <w:r>
        <w:fldChar w:fldCharType="begin"/>
      </w:r>
      <w:r>
        <w:instrText xml:space="preserve"> ADDIN EN.CITE &lt;EndNote&gt;&lt;Cite&gt;&lt;Author&gt;Svensson&lt;/Author&gt;&lt;Year&gt;2004&lt;/Year&gt;&lt;RecNum&gt;947&lt;/RecNum&gt;&lt;DisplayText&gt;(Svensson and Carlsson, 2004)&lt;/DisplayText&gt;&lt;record&gt;&lt;rec-number&gt;947&lt;/rec-number&gt;&lt;foreign-keys&gt;&lt;key app="EN" db-id="rv5pzvwrkefxw5ez0dn5522yetsaer2px2s0" timestamp="1541432213"&gt;947&lt;/key&gt;&lt;/foreign-keys&gt;&lt;ref-type name="Journal Article"&gt;17&lt;/ref-type&gt;&lt;contributors&gt;&lt;authors&gt;&lt;author&gt;Svensson, B. M.&lt;/author&gt;&lt;author&gt;Carlsson, B. A.&lt;/author&gt;&lt;/authors&gt;&lt;/contributors&gt;&lt;titles&gt;&lt;title&gt;Significance of time of attachment, host type, and neighbouring hemiparasites in determining fitness in two endangered grassland hemiparasites&lt;/title&gt;&lt;secondary-title&gt;Annales Botanici Fennici&lt;/secondary-title&gt;&lt;/titles&gt;&lt;periodical&gt;&lt;full-title&gt;Annales Botanici Fennici&lt;/full-title&gt;&lt;/periodical&gt;&lt;pages&gt;63-75&lt;/pages&gt;&lt;volume&gt;41&lt;/volume&gt;&lt;number&gt;1&lt;/number&gt;&lt;dates&gt;&lt;year&gt;2004&lt;/year&gt;&lt;/dates&gt;&lt;isbn&gt;0003-3847&lt;/isbn&gt;&lt;accession-num&gt;WOS:000220328700007&lt;/accession-num&gt;&lt;urls&gt;&lt;related-urls&gt;&lt;url&gt;&amp;lt;Go to ISI&amp;gt;://WOS:000220328700007&lt;/url&gt;&lt;/related-urls&gt;&lt;/urls&gt;&lt;/record&gt;&lt;/Cite&gt;&lt;/EndNote&gt;</w:instrText>
      </w:r>
      <w:r>
        <w:fldChar w:fldCharType="separate"/>
      </w:r>
      <w:r>
        <w:rPr>
          <w:noProof/>
        </w:rPr>
        <w:t>(Svensson and Carlsson, 2004)</w:t>
      </w:r>
      <w:r>
        <w:fldChar w:fldCharType="end"/>
      </w:r>
    </w:p>
    <w:p w14:paraId="10D7F813" w14:textId="01D4ED4C" w:rsidR="008F7803" w:rsidRDefault="008F7803"/>
    <w:p w14:paraId="60A0243F" w14:textId="34BE090E" w:rsidR="00006321" w:rsidRDefault="00A16EE1">
      <w:r>
        <w:t xml:space="preserve">And </w:t>
      </w:r>
      <w:r>
        <w:fldChar w:fldCharType="begin">
          <w:fldData xml:space="preserve">PEVuZE5vdGU+PENpdGU+PEF1dGhvcj5UZXNpdGVsPC9BdXRob3I+PFllYXI+MjAxMDwvWWVhcj48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</w:fldData>
        </w:fldChar>
      </w:r>
      <w:r>
        <w:instrText xml:space="preserve"> ADDIN EN.CITE </w:instrText>
      </w:r>
      <w:r>
        <w:fldChar w:fldCharType="begin">
          <w:fldData xml:space="preserve">PEVuZE5vdGU+PENpdGU+PEF1dGhvcj5UZXNpdGVsPC9BdXRob3I+PFllYXI+MjAxMDwvWWVhcj48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</w:fldData>
        </w:fldChar>
      </w:r>
      <w:r>
        <w:instrText xml:space="preserve"> ADDIN EN.CITE.DATA </w:instrText>
      </w:r>
      <w:r>
        <w:fldChar w:fldCharType="end"/>
      </w:r>
      <w:r>
        <w:fldChar w:fldCharType="separate"/>
      </w:r>
      <w:r>
        <w:rPr>
          <w:noProof/>
        </w:rPr>
        <w:t>(Tesitel et al., 2010a)</w:t>
      </w:r>
      <w:r>
        <w:fldChar w:fldCharType="end"/>
      </w:r>
    </w:p>
    <w:p w14:paraId="391F1B5A" w14:textId="796929BA" w:rsidR="00A16EE1" w:rsidRDefault="00A16EE1"/>
    <w:p w14:paraId="5272C333" w14:textId="73C72EF1" w:rsidR="00A16EE1" w:rsidRDefault="00A16EE1">
      <w:r>
        <w:t xml:space="preserve">And </w:t>
      </w:r>
      <w:r>
        <w:fldChar w:fldCharType="begin"/>
      </w:r>
      <w:r>
        <w:instrText xml:space="preserve"> ADDIN EN.CITE &lt;EndNote&gt;&lt;Cite&gt;&lt;Author&gt;Tesitel&lt;/Author&gt;&lt;Year&gt;2010&lt;/Year&gt;&lt;RecNum&gt;430&lt;/RecNum&gt;&lt;DisplayText&gt;(Tesitel et al., 2010b)&lt;/DisplayText&gt;&lt;record&gt;&lt;rec-number&gt;430&lt;/rec-number&gt;&lt;foreign-keys&gt;&lt;key app="EN" db-id="rv5pzvwrkefxw5ez0dn5522yetsaer2px2s0" timestamp="0"&gt;430&lt;/key&gt;&lt;/foreign-keys&gt;&lt;ref-type name="Journal Article"&gt;17&lt;/ref-type&gt;&lt;contributors&gt;&lt;authors&gt;&lt;author&gt;Tesitel, J.&lt;/author&gt;&lt;author&gt;Riha, P.&lt;/author&gt;&lt;author&gt;Svobodova, S.&lt;/author&gt;&lt;author&gt;Malinova, T.&lt;/author&gt;&lt;author&gt;Stech, M.&lt;/author&gt;&lt;/authors&gt;&lt;/contributors&gt;&lt;titles&gt;&lt;title&gt;Phylogeny, Life History Evolution and Biogeography of the Rhinanthoid Orobanchaceae&lt;/title&gt;&lt;secondary-title&gt;Folia Geobotanica&lt;/secondary-title&gt;&lt;/titles&gt;&lt;periodical&gt;&lt;full-title&gt;Folia Geobotanica&lt;/full-title&gt;&lt;/periodical&gt;&lt;pages&gt;347-367&lt;/pages&gt;&lt;volume&gt;45&lt;/volume&gt;&lt;number&gt;4&lt;/number&gt;&lt;dates&gt;&lt;year&gt;2010&lt;/year&gt;&lt;pub-dates&gt;&lt;date&gt;Dec&lt;/date&gt;&lt;/pub-dates&gt;&lt;/dates&gt;&lt;isbn&gt;1211-9520&lt;/isbn&gt;&lt;accession-num&gt;WOS:000285101900002&lt;/accession-num&gt;&lt;urls&gt;&lt;related-urls&gt;&lt;url&gt;&amp;lt;Go to ISI&amp;gt;://WOS:000285101900002&lt;/url&gt;&lt;/related-urls&gt;&lt;/urls&gt;&lt;electronic-resource-num&gt;10.1007/s12224-010-9089-y&lt;/electronic-resource-num&gt;&lt;/record&gt;&lt;/Cite&gt;&lt;/EndNote&gt;</w:instrText>
      </w:r>
      <w:r>
        <w:fldChar w:fldCharType="separate"/>
      </w:r>
      <w:r>
        <w:rPr>
          <w:noProof/>
        </w:rPr>
        <w:t>(Tesitel et al., 2010b)</w:t>
      </w:r>
      <w:r>
        <w:fldChar w:fldCharType="end"/>
      </w:r>
    </w:p>
    <w:p w14:paraId="3B60D0E8" w14:textId="0C3B29C7" w:rsidR="00A16EE1" w:rsidRDefault="00A16EE1"/>
    <w:p w14:paraId="54BE746F" w14:textId="068CCB19" w:rsidR="00A16EE1" w:rsidRDefault="00A16EE1">
      <w:r>
        <w:t xml:space="preserve">And </w:t>
      </w:r>
      <w:r>
        <w:fldChar w:fldCharType="begin"/>
      </w:r>
      <w:r>
        <w:instrText xml:space="preserve"> ADDIN EN.CITE &lt;EndNote&gt;&lt;Cite&gt;&lt;Author&gt;Twyford&lt;/Author&gt;&lt;Year&gt;2017&lt;/Year&gt;&lt;RecNum&gt;1143&lt;/RecNum&gt;&lt;DisplayText&gt;(Twyford, 2017)&lt;/DisplayText&gt;&lt;record&gt;&lt;rec-number&gt;1143&lt;/rec-number&gt;&lt;foreign-keys&gt;&lt;key app="EN" db-id="rv5pzvwrkefxw5ez0dn5522yetsaer2px2s0" timestamp="1541435383"&gt;1143&lt;/key&gt;&lt;/foreign-keys&gt;&lt;ref-type name="Journal Article"&gt;17&lt;/ref-type&gt;&lt;contributors&gt;&lt;authors&gt;&lt;author&gt;Twyford, A. D.&lt;/author&gt;&lt;/authors&gt;&lt;/contributors&gt;&lt;titles&gt;&lt;title&gt;New insights into the population biology of endoparasitic Rafflesiaceae&lt;/title&gt;&lt;secondary-title&gt;American Journal of Botany&lt;/secondary-title&gt;&lt;/titles&gt;&lt;periodical&gt;&lt;full-title&gt;American Journal of Botany&lt;/full-title&gt;&lt;/periodical&gt;&lt;pages&gt;1433-1436&lt;/pages&gt;&lt;volume&gt;104&lt;/volume&gt;&lt;number&gt;10&lt;/number&gt;&lt;dates&gt;&lt;year&gt;2017&lt;/year&gt;&lt;pub-dates&gt;&lt;date&gt;Oct&lt;/date&gt;&lt;/pub-dates&gt;&lt;/dates&gt;&lt;isbn&gt;0002-9122&lt;/isbn&gt;&lt;accession-num&gt;WOS:000413976200006&lt;/accession-num&gt;&lt;urls&gt;&lt;related-urls&gt;&lt;url&gt;&amp;lt;Go to ISI&amp;gt;://WOS:000413976200006&lt;/url&gt;&lt;/related-urls&gt;&lt;/urls&gt;&lt;electronic-resource-num&gt;10.3732/ajb.1700317&lt;/electronic-resource-num&gt;&lt;/record&gt;&lt;/Cite&gt;&lt;/EndNote&gt;</w:instrText>
      </w:r>
      <w:r>
        <w:fldChar w:fldCharType="separate"/>
      </w:r>
      <w:r>
        <w:rPr>
          <w:noProof/>
        </w:rPr>
        <w:t>(Twyford, 2017)</w:t>
      </w:r>
      <w:r>
        <w:fldChar w:fldCharType="end"/>
      </w:r>
    </w:p>
    <w:p w14:paraId="62582950" w14:textId="6B35DAD8" w:rsidR="00A16EE1" w:rsidRDefault="00A16EE1"/>
    <w:p w14:paraId="0C19892F" w14:textId="4FF198AF" w:rsidR="00A16EE1" w:rsidRDefault="00A16EE1">
      <w:r>
        <w:t xml:space="preserve">And </w:t>
      </w:r>
      <w:r>
        <w:fldChar w:fldCharType="begin"/>
      </w:r>
      <w:r>
        <w:instrText xml:space="preserve"> ADDIN EN.CITE &lt;EndNote&gt;&lt;Cite&gt;&lt;Author&gt;Twyford&lt;/Author&gt;&lt;Year&gt;2018&lt;/Year&gt;&lt;RecNum&gt;1140&lt;/RecNum&gt;&lt;DisplayText&gt;(Twyford, 2018)&lt;/DisplayText&gt;&lt;record&gt;&lt;rec-number&gt;1140&lt;/rec-number&gt;&lt;foreign-keys&gt;&lt;key app="EN" db-id="rv5pzvwrkefxw5ez0dn5522yetsaer2px2s0" timestamp="1541432880"&gt;1140&lt;/key&gt;&lt;/foreign-keys&gt;&lt;ref-type name="Journal Article"&gt;17&lt;/ref-type&gt;&lt;contributors&gt;&lt;authors&gt;&lt;author&gt;Twyford, A. D.&lt;/author&gt;&lt;/authors&gt;&lt;/contributors&gt;&lt;titles&gt;&lt;title&gt;Parasitic plants&lt;/title&gt;&lt;secondary-title&gt;Current Biology&lt;/secondary-title&gt;&lt;/titles&gt;&lt;periodical&gt;&lt;full-title&gt;Current Biology&lt;/full-title&gt;&lt;/periodical&gt;&lt;pages&gt;R857-R859&lt;/pages&gt;&lt;volume&gt;28&lt;/volume&gt;&lt;number&gt;16&lt;/number&gt;&lt;dates&gt;&lt;year&gt;2018&lt;/year&gt;&lt;pub-dates&gt;&lt;date&gt;Aug&lt;/date&gt;&lt;/pub-dates&gt;&lt;/dates&gt;&lt;isbn&gt;0960-9822&lt;/isbn&gt;&lt;accession-num&gt;WOS:000442111300004&lt;/accession-num&gt;&lt;urls&gt;&lt;related-urls&gt;&lt;url&gt;&amp;lt;Go to ISI&amp;gt;://WOS:000442111300004&lt;/url&gt;&lt;/related-urls&gt;&lt;/urls&gt;&lt;electronic-resource-num&gt;10.1016/j.cub.2018.06.030&lt;/electronic-resource-num&gt;&lt;/record&gt;&lt;/Cite&gt;&lt;/EndNote&gt;</w:instrText>
      </w:r>
      <w:r>
        <w:fldChar w:fldCharType="separate"/>
      </w:r>
      <w:r>
        <w:rPr>
          <w:noProof/>
        </w:rPr>
        <w:t>(Twyford, 2018)</w:t>
      </w:r>
      <w:r>
        <w:fldChar w:fldCharType="end"/>
      </w:r>
    </w:p>
    <w:p w14:paraId="027B462C" w14:textId="4E3FBC3B" w:rsidR="00A16EE1" w:rsidRDefault="00A16EE1"/>
    <w:p w14:paraId="7E2510C1" w14:textId="303D8DB0" w:rsidR="00A16EE1" w:rsidRDefault="00A16EE1">
      <w:r>
        <w:t xml:space="preserve">And </w:t>
      </w:r>
      <w:r>
        <w:fldChar w:fldCharType="begin"/>
      </w:r>
      <w:r>
        <w:instrText xml:space="preserve"> ADDIN EN.CITE &lt;EndNote&gt;&lt;Cite&gt;&lt;Author&gt;Twyford&lt;/Author&gt;&lt;Year&gt;2015&lt;/Year&gt;&lt;RecNum&gt;1543&lt;/RecNum&gt;&lt;DisplayText&gt;(Twyford and Friedman, 2015)&lt;/DisplayText&gt;&lt;record&gt;&lt;rec-number&gt;1543&lt;/rec-number&gt;&lt;foreign-keys&gt;&lt;key app="EN" db-id="rv5pzvwrkefxw5ez0dn5522yetsaer2px2s0" timestamp="1599051869"&gt;1543&lt;/key&gt;&lt;/foreign-keys&gt;&lt;ref-type name="Journal Article"&gt;17&lt;/ref-type&gt;&lt;contributors&gt;&lt;authors&gt;&lt;author&gt;Twyford, A. D.&lt;/author&gt;&lt;author&gt;Friedman, J.&lt;/author&gt;&lt;/authors&gt;&lt;/contributors&gt;&lt;titles&gt;&lt;title&gt;Adaptive divergence in the monkey flower Mimulus guttatus is maintained by a chromosomal inversion&lt;/title&gt;&lt;secondary-title&gt;Evolution&lt;/secondary-title&gt;&lt;/titles&gt;&lt;periodical&gt;&lt;full-title&gt;Evolution&lt;/full-title&gt;&lt;/periodical&gt;&lt;pages&gt;1476-1486&lt;/pages&gt;&lt;volume&gt;69&lt;/volume&gt;&lt;number&gt;6&lt;/number&gt;&lt;dates&gt;&lt;year&gt;2015&lt;/year&gt;&lt;pub-dates&gt;&lt;date&gt;Jun&lt;/date&gt;&lt;/pub-dates&gt;&lt;/dates&gt;&lt;isbn&gt;0014-3820&lt;/isbn&gt;&lt;accession-num&gt;WOS:000356675400009&lt;/accession-num&gt;&lt;urls&gt;&lt;related-urls&gt;&lt;url&gt;&amp;lt;Go to ISI&amp;gt;://WOS:000356675400009&lt;/url&gt;&lt;/related-urls&gt;&lt;/urls&gt;&lt;electronic-resource-num&gt;10.1111/evo.12663&lt;/electronic-resource-num&gt;&lt;/record&gt;&lt;/Cite&gt;&lt;/EndNote&gt;</w:instrText>
      </w:r>
      <w:r>
        <w:fldChar w:fldCharType="separate"/>
      </w:r>
      <w:r>
        <w:rPr>
          <w:noProof/>
        </w:rPr>
        <w:t>(Twyford and Friedman, 2015)</w:t>
      </w:r>
      <w:r>
        <w:fldChar w:fldCharType="end"/>
      </w:r>
    </w:p>
    <w:p w14:paraId="447168BC" w14:textId="4DCBDF4B" w:rsidR="00A16EE1" w:rsidRDefault="00A16EE1"/>
    <w:p w14:paraId="214228C6" w14:textId="678ED246" w:rsidR="00A16EE1" w:rsidRDefault="00A16EE1">
      <w:r>
        <w:t xml:space="preserve">And </w:t>
      </w:r>
      <w:r>
        <w:fldChar w:fldCharType="begin">
          <w:fldData xml:space="preserve">PEVuZE5vdGU+PENpdGU+PEF1dGhvcj5XYW5nPC9BdXRob3I+PFllYXI+MjAxODwvWWVhcj48UmVj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</w:fldData>
        </w:fldChar>
      </w:r>
      <w:r>
        <w:instrText xml:space="preserve"> ADDIN EN.CITE </w:instrText>
      </w:r>
      <w:r>
        <w:fldChar w:fldCharType="begin">
          <w:fldData xml:space="preserve">PEVuZE5vdGU+PENpdGU+PEF1dGhvcj5XYW5nPC9BdXRob3I+PFllYXI+MjAxODwvWWVhcj48UmVj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</w:fldData>
        </w:fldChar>
      </w:r>
      <w:r>
        <w:instrText xml:space="preserve"> ADDIN EN.CITE.DATA </w:instrText>
      </w:r>
      <w:r>
        <w:fldChar w:fldCharType="end"/>
      </w:r>
      <w:r>
        <w:fldChar w:fldCharType="separate"/>
      </w:r>
      <w:r>
        <w:rPr>
          <w:noProof/>
        </w:rPr>
        <w:t>(Wang et al., 2018)</w:t>
      </w:r>
      <w:r>
        <w:fldChar w:fldCharType="end"/>
      </w:r>
    </w:p>
    <w:p w14:paraId="6D25A7B6" w14:textId="589FDA9D" w:rsidR="00A16EE1" w:rsidRDefault="00A16EE1"/>
    <w:p w14:paraId="0792AFA7" w14:textId="1D321718" w:rsidR="00A16EE1" w:rsidRDefault="00A16EE1">
      <w:r>
        <w:t xml:space="preserve">And </w:t>
      </w:r>
      <w:r>
        <w:fldChar w:fldCharType="begin">
          <w:fldData xml:space="preserve">PEVuZE5vdGU+PENpdGU+PEF1dGhvcj5XZXN0d29vZDwvQXV0aG9yPjxZZWFyPjIwMTA8L1llYXI+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=
</w:fldData>
        </w:fldChar>
      </w:r>
      <w:r>
        <w:instrText xml:space="preserve"> ADDIN EN.CITE </w:instrText>
      </w:r>
      <w:r>
        <w:fldChar w:fldCharType="begin">
          <w:fldData xml:space="preserve">PEVuZE5vdGU+PENpdGU+PEF1dGhvcj5XZXN0d29vZDwvQXV0aG9yPjxZZWFyPjIwMTA8L1llYXI+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=
</w:fldData>
        </w:fldChar>
      </w:r>
      <w:r>
        <w:instrText xml:space="preserve"> ADDIN EN.CITE.DATA </w:instrText>
      </w:r>
      <w:r>
        <w:fldChar w:fldCharType="end"/>
      </w:r>
      <w:r>
        <w:fldChar w:fldCharType="separate"/>
      </w:r>
      <w:r>
        <w:rPr>
          <w:noProof/>
        </w:rPr>
        <w:t>(Westwood et al., 2010)</w:t>
      </w:r>
      <w:r>
        <w:fldChar w:fldCharType="end"/>
      </w:r>
    </w:p>
    <w:p w14:paraId="25ACC64B" w14:textId="703FE52A" w:rsidR="00A16EE1" w:rsidRDefault="00A16EE1"/>
    <w:p w14:paraId="5E4765C1" w14:textId="076A99C3" w:rsidR="00A16EE1" w:rsidRDefault="00A16EE1">
      <w:r>
        <w:t xml:space="preserve">And </w:t>
      </w:r>
      <w:r w:rsidR="00E853E1">
        <w:fldChar w:fldCharType="begin"/>
      </w:r>
      <w:r w:rsidR="00E853E1">
        <w:instrText xml:space="preserve"> ADDIN EN.CITE &lt;EndNote&gt;&lt;Cite&gt;&lt;Author&gt;Wilkins&lt;/Author&gt;&lt;Year&gt;1963&lt;/Year&gt;&lt;RecNum&gt;949&lt;/RecNum&gt;&lt;DisplayText&gt;(Wilkins, 1963)&lt;/DisplayText&gt;&lt;record&gt;&lt;rec-number&gt;949&lt;/rec-number&gt;&lt;foreign-keys&gt;&lt;key app="EN" db-id="rv5pzvwrkefxw5ez0dn5522yetsaer2px2s0" timestamp="1541432213"&gt;949&lt;/key&gt;&lt;/foreign-keys&gt;&lt;ref-type name="Journal Article"&gt;17&lt;/ref-type&gt;&lt;contributors&gt;&lt;authors&gt;&lt;author&gt;Wilkins, D. A.&lt;/author&gt;&lt;/authors&gt;&lt;/contributors&gt;&lt;titles&gt;&lt;title&gt;PLASTICITY AND ESTABLISHMENT IN EUPHRASIA&lt;/title&gt;&lt;secondary-title&gt;Annals of Botany&lt;/secondary-title&gt;&lt;/titles&gt;&lt;periodical&gt;&lt;full-title&gt;Annals of Botany&lt;/full-title&gt;&lt;/periodical&gt;&lt;pages&gt;533-&amp;amp;&lt;/pages&gt;&lt;volume&gt;27&lt;/volume&gt;&lt;number&gt;107&lt;/number&gt;&lt;dates&gt;&lt;year&gt;1963&lt;/year&gt;&lt;/dates&gt;&lt;isbn&gt;0305-7364&lt;/isbn&gt;&lt;accession-num&gt;WOS:A19634440A00013&lt;/accession-num&gt;&lt;urls&gt;&lt;related-urls&gt;&lt;url&gt;&amp;lt;Go to ISI&amp;gt;://WOS:A19634440A00013&lt;/url&gt;&lt;/related-urls&gt;&lt;/urls&gt;&lt;/record&gt;&lt;/Cite&gt;&lt;/EndNote&gt;</w:instrText>
      </w:r>
      <w:r w:rsidR="00E853E1">
        <w:fldChar w:fldCharType="separate"/>
      </w:r>
      <w:r w:rsidR="00E853E1">
        <w:rPr>
          <w:noProof/>
        </w:rPr>
        <w:t>(Wilkins, 1963)</w:t>
      </w:r>
      <w:r w:rsidR="00E853E1">
        <w:fldChar w:fldCharType="end"/>
      </w:r>
    </w:p>
    <w:p w14:paraId="1F997A93" w14:textId="5E001DBC" w:rsidR="00A37BE3" w:rsidRDefault="00A37BE3"/>
    <w:p w14:paraId="4581A850" w14:textId="361E90E9" w:rsidR="00A37BE3" w:rsidRDefault="00A37BE3">
      <w:r>
        <w:t xml:space="preserve">And </w:t>
      </w:r>
      <w:r>
        <w:fldChar w:fldCharType="begin"/>
      </w:r>
      <w:r>
        <w:instrText xml:space="preserve"> ADDIN EN.CITE &lt;EndNote&gt;&lt;Cite&gt;&lt;Author&gt;Windsor&lt;/Author&gt;&lt;Year&gt;1998&lt;/Year&gt;&lt;RecNum&gt;1544&lt;/RecNum&gt;&lt;DisplayText&gt;(Windsor, 1998)&lt;/DisplayText&gt;&lt;record&gt;&lt;rec-number&gt;1544&lt;/rec-number&gt;&lt;foreign-keys&gt;&lt;key app="EN" db-id="rv5pzvwrkefxw5ez0dn5522yetsaer2px2s0" timestamp="1599052907"&gt;1544&lt;/key&gt;&lt;/foreign-keys&gt;&lt;ref-type name="Journal Article"&gt;17&lt;/ref-type&gt;&lt;contributors&gt;&lt;authors&gt;&lt;author&gt;Windsor, D. A.&lt;/author&gt;&lt;/authors&gt;&lt;/contributors&gt;&lt;titles&gt;&lt;title&gt;Most of the species on Earth are parasites&lt;/title&gt;&lt;secondary-title&gt;International Journal for Parasitology&lt;/secondary-title&gt;&lt;/titles&gt;&lt;periodical&gt;&lt;full-title&gt;International Journal for Parasitology&lt;/full-title&gt;&lt;/periodical&gt;&lt;pages&gt;1939-1941&lt;/pages&gt;&lt;volume&gt;28&lt;/volume&gt;&lt;number&gt;12&lt;/number&gt;&lt;dates&gt;&lt;year&gt;1998&lt;/year&gt;&lt;pub-dates&gt;&lt;date&gt;Dec&lt;/date&gt;&lt;/pub-dates&gt;&lt;/dates&gt;&lt;isbn&gt;0020-7519&lt;/isbn&gt;&lt;accession-num&gt;WOS:000077812100017&lt;/accession-num&gt;&lt;urls&gt;&lt;related-urls&gt;&lt;url&gt;&amp;lt;Go to ISI&amp;gt;://WOS:000077812100017&lt;/url&gt;&lt;/related-urls&gt;&lt;/urls&gt;&lt;electronic-resource-num&gt;10.1016/s0020-7519(98)00153-2&lt;/electronic-resource-num&gt;&lt;/record&gt;&lt;/Cite&gt;&lt;/EndNote&gt;</w:instrText>
      </w:r>
      <w:r>
        <w:fldChar w:fldCharType="separate"/>
      </w:r>
      <w:r>
        <w:rPr>
          <w:noProof/>
        </w:rPr>
        <w:t>(Windsor, 1998)</w:t>
      </w:r>
      <w:r>
        <w:fldChar w:fldCharType="end"/>
      </w:r>
    </w:p>
    <w:p w14:paraId="4DAA0A85" w14:textId="0F625BEC" w:rsidR="00A37BE3" w:rsidRDefault="00A37BE3"/>
    <w:p w14:paraId="4B6D2AC6" w14:textId="46E67318" w:rsidR="00A37BE3" w:rsidRDefault="00A37BE3">
      <w:r>
        <w:t xml:space="preserve">And </w:t>
      </w:r>
      <w:r>
        <w:fldChar w:fldCharType="begin"/>
      </w:r>
      <w:r>
        <w:instrText xml:space="preserve"> ADDIN EN.CITE &lt;EndNote&gt;&lt;Cite&gt;&lt;Author&gt;Yeo&lt;/Author&gt;&lt;Year&gt;1961&lt;/Year&gt;&lt;RecNum&gt;425&lt;/RecNum&gt;&lt;DisplayText&gt;(Yeo, 1961)&lt;/DisplayText&gt;&lt;record&gt;&lt;rec-number&gt;425&lt;/rec-number&gt;&lt;foreign-keys&gt;&lt;key app="EN" db-id="rv5pzvwrkefxw5ez0dn5522yetsaer2px2s0" timestamp="0"&gt;425&lt;/key&gt;&lt;/foreign-keys&gt;&lt;ref-type name="Journal Article"&gt;17&lt;/ref-type&gt;&lt;contributors&gt;&lt;authors&gt;&lt;author&gt;Yeo, P F&lt;/author&gt;&lt;/authors&gt;&lt;/contributors&gt;&lt;titles&gt;&lt;title&gt;&lt;style face="normal" font="default" size="100%"&gt;Germination, seedlings, and the formation of haustoria in &lt;/style&gt;&lt;style face="italic" font="default" size="100%"&gt;Euphrasia&lt;/style&gt;&lt;/title&gt;&lt;secondary-title&gt;Watsonia&lt;/secondary-title&gt;&lt;/titles&gt;&lt;periodical&gt;&lt;full-title&gt;Watsonia&lt;/full-title&gt;&lt;/periodical&gt;&lt;pages&gt;11-22&lt;/pages&gt;&lt;volume&gt;5&lt;/volume&gt;&lt;number&gt;1&lt;/number&gt;&lt;dates&gt;&lt;year&gt;1961&lt;/year&gt;&lt;/dates&gt;&lt;urls&gt;&lt;/urls&gt;&lt;/record&gt;&lt;/Cite&gt;&lt;/EndNote&gt;</w:instrText>
      </w:r>
      <w:r>
        <w:fldChar w:fldCharType="separate"/>
      </w:r>
      <w:r>
        <w:rPr>
          <w:noProof/>
        </w:rPr>
        <w:t>(Yeo, 1961)</w:t>
      </w:r>
      <w:r>
        <w:fldChar w:fldCharType="end"/>
      </w:r>
    </w:p>
    <w:p w14:paraId="11DA28A1" w14:textId="795551D8" w:rsidR="00A37BE3" w:rsidRDefault="00A37BE3"/>
    <w:p w14:paraId="5931D5DC" w14:textId="20D0088B" w:rsidR="00A37BE3" w:rsidRDefault="00A37BE3">
      <w:r>
        <w:t xml:space="preserve">And </w:t>
      </w:r>
      <w:r w:rsidR="004A57B0">
        <w:fldChar w:fldCharType="begin"/>
      </w:r>
      <w:r w:rsidR="004A57B0">
        <w:instrText xml:space="preserve"> ADDIN EN.CITE &lt;EndNote&gt;&lt;Cite&gt;&lt;Author&gt;Yeo&lt;/Author&gt;&lt;Year&gt;1964&lt;/Year&gt;&lt;RecNum&gt;867&lt;/RecNum&gt;&lt;DisplayText&gt;(Yeo, 1964)&lt;/DisplayText&gt;&lt;record&gt;&lt;rec-number&gt;867&lt;/rec-number&gt;&lt;foreign-keys&gt;&lt;key app="EN" db-id="rv5pzvwrkefxw5ez0dn5522yetsaer2px2s0" timestamp="1541432210"&gt;867&lt;/key&gt;&lt;/foreign-keys&gt;&lt;ref-type name="Journal Article"&gt;17&lt;/ref-type&gt;&lt;contributors&gt;&lt;authors&gt;&lt;author&gt;Yeo, PF&lt;/author&gt;&lt;/authors&gt;&lt;/contributors&gt;&lt;titles&gt;&lt;title&gt;The Growth of Euphrasia in Cultivation&lt;/title&gt;&lt;secondary-title&gt;Watsonia&lt;/secondary-title&gt;&lt;/titles&gt;&lt;periodical&gt;&lt;full-title&gt;Watsonia&lt;/full-title&gt;&lt;/periodical&gt;&lt;pages&gt;1-24&lt;/pages&gt;&lt;volume&gt;6&lt;/volume&gt;&lt;number&gt;1&lt;/number&gt;&lt;dates&gt;&lt;year&gt;1964&lt;/year&gt;&lt;/dates&gt;&lt;urls&gt;&lt;/urls&gt;&lt;/record&gt;&lt;/Cite&gt;&lt;/EndNote&gt;</w:instrText>
      </w:r>
      <w:r w:rsidR="004A57B0">
        <w:fldChar w:fldCharType="separate"/>
      </w:r>
      <w:r w:rsidR="004A57B0">
        <w:rPr>
          <w:noProof/>
        </w:rPr>
        <w:t>(Yeo, 1964)</w:t>
      </w:r>
      <w:r w:rsidR="004A57B0">
        <w:fldChar w:fldCharType="end"/>
      </w:r>
    </w:p>
    <w:p w14:paraId="67E47238" w14:textId="41FEB140" w:rsidR="004A57B0" w:rsidRDefault="004A57B0"/>
    <w:p w14:paraId="62E2B519" w14:textId="54BED500" w:rsidR="004A57B0" w:rsidRDefault="004A57B0">
      <w:r>
        <w:fldChar w:fldCharType="begin"/>
      </w:r>
      <w:r>
        <w:instrText xml:space="preserve"> ADDIN EN.CITE &lt;EndNote&gt;&lt;Cite&gt;&lt;Author&gt;Yeo&lt;/Author&gt;&lt;Year&gt;1968&lt;/Year&gt;&lt;RecNum&gt;930&lt;/RecNum&gt;&lt;DisplayText&gt;(Yeo, 1968)&lt;/DisplayText&gt;&lt;record&gt;&lt;rec-number&gt;930&lt;/rec-number&gt;&lt;foreign-keys&gt;&lt;key app="EN" db-id="rv5pzvwrkefxw5ez0dn5522yetsaer2px2s0" timestamp="1541432213"&gt;930&lt;/key&gt;&lt;/foreign-keys&gt;&lt;ref-type name="Journal Article"&gt;17&lt;/ref-type&gt;&lt;contributors&gt;&lt;authors&gt;&lt;author&gt;Yeo, PF&lt;/author&gt;&lt;/authors&gt;&lt;/contributors&gt;&lt;titles&gt;&lt;title&gt;The Evolutionary Significance of the Speciation of Euphrasia in Europe&amp;#xD; &lt;/title&gt;&lt;secondary-title&gt;Evolution&lt;/secondary-title&gt;&lt;/titles&gt;&lt;periodical&gt;&lt;full-title&gt;Evolution&lt;/full-title&gt;&lt;/periodical&gt;&lt;pages&gt;736-747&lt;/pages&gt;&lt;volume&gt;22&lt;/volume&gt;&lt;number&gt;4&lt;/number&gt;&lt;dates&gt;&lt;year&gt;1968&lt;/year&gt;&lt;/dates&gt;&lt;urls&gt;&lt;/urls&gt;&lt;/record&gt;&lt;/Cite&gt;&lt;/EndNote&gt;</w:instrText>
      </w:r>
      <w:r>
        <w:fldChar w:fldCharType="separate"/>
      </w:r>
      <w:r>
        <w:rPr>
          <w:noProof/>
        </w:rPr>
        <w:t>(Yeo, 1968)</w:t>
      </w:r>
      <w:r>
        <w:fldChar w:fldCharType="end"/>
      </w:r>
    </w:p>
    <w:p w14:paraId="37FE54B1" w14:textId="3303CF29" w:rsidR="004A57B0" w:rsidRDefault="004A57B0"/>
    <w:p w14:paraId="342F2EF6" w14:textId="02D985C7" w:rsidR="004A57B0" w:rsidRDefault="004A57B0">
      <w:r>
        <w:fldChar w:fldCharType="begin"/>
      </w:r>
      <w:r>
        <w:instrText xml:space="preserve"> ADDIN EN.CITE &lt;EndNote&gt;&lt;Cite&gt;&lt;Author&gt;Zhang&lt;/Author&gt;&lt;Year&gt;1994&lt;/Year&gt;&lt;RecNum&gt;1545&lt;/RecNum&gt;&lt;DisplayText&gt;(Zhang and Lechowicz, 1994)&lt;/DisplayText&gt;&lt;record&gt;&lt;rec-number&gt;1545&lt;/rec-number&gt;&lt;foreign-keys&gt;&lt;key app="EN" db-id="rv5pzvwrkefxw5ez0dn5522yetsaer2px2s0" timestamp="1599053085"&gt;1545&lt;/key&gt;&lt;/foreign-keys&gt;&lt;ref-type name="Journal Article"&gt;17&lt;/ref-type&gt;&lt;contributors&gt;&lt;authors&gt;&lt;author&gt;Zhang, J. H.&lt;/author&gt;&lt;author&gt;Lechowicz, M. J.&lt;/author&gt;&lt;/authors&gt;&lt;/contributors&gt;&lt;titles&gt;&lt;title&gt;CORRELATION BETWEEN TIME OF FLOWERING AND PHENOTYPIC PLASTICITY IN ARABIDOPSIS-THALIANA (BRASSICACEAE)&lt;/title&gt;&lt;secondary-title&gt;American Journal of Botany&lt;/secondary-title&gt;&lt;/titles&gt;&lt;periodical&gt;&lt;full-title&gt;American Journal of Botany&lt;/full-title&gt;&lt;/periodical&gt;&lt;pages&gt;1336-1342&lt;/pages&gt;&lt;volume&gt;81&lt;/volume&gt;&lt;number&gt;10&lt;/number&gt;&lt;dates&gt;&lt;year&gt;1994&lt;/year&gt;&lt;pub-dates&gt;&lt;date&gt;Oct&lt;/date&gt;&lt;/pub-dates&gt;&lt;/dates&gt;&lt;isbn&gt;0002-9122&lt;/isbn&gt;&lt;accession-num&gt;WOS:A1994PM43400013&lt;/accession-num&gt;&lt;urls&gt;&lt;related-urls&gt;&lt;url&gt;&amp;lt;Go to ISI&amp;gt;://WOS:A1994PM43400013&lt;/url&gt;&lt;/related-urls&gt;&lt;/urls&gt;&lt;electronic-resource-num&gt;10.2307/2445409&lt;/electronic-resource-num&gt;&lt;/record&gt;&lt;/Cite&gt;&lt;/EndNote&gt;</w:instrText>
      </w:r>
      <w:r>
        <w:fldChar w:fldCharType="separate"/>
      </w:r>
      <w:r>
        <w:rPr>
          <w:noProof/>
        </w:rPr>
        <w:t>(Zhang and Lechowicz, 1994)</w:t>
      </w:r>
      <w:r>
        <w:fldChar w:fldCharType="end"/>
      </w:r>
    </w:p>
    <w:p w14:paraId="6DEDC6F5" w14:textId="55F69087" w:rsidR="004A57B0" w:rsidRDefault="004A57B0"/>
    <w:p w14:paraId="6F136E9F" w14:textId="7FDB6559" w:rsidR="004A57B0" w:rsidRDefault="00EF48A2">
      <w:r>
        <w:fldChar w:fldCharType="begin"/>
      </w:r>
      <w:r>
        <w:instrText xml:space="preserve"> ADDIN EN.CITE &lt;EndNote&gt;&lt;Cite&gt;&lt;Author&gt;Zopfi&lt;/Author&gt;&lt;Year&gt;1995&lt;/Year&gt;&lt;RecNum&gt;1546&lt;/RecNum&gt;&lt;DisplayText&gt;(Zopfi, 1995)&lt;/DisplayText&gt;&lt;record&gt;&lt;rec-number&gt;1546&lt;/rec-number&gt;&lt;foreign-keys&gt;&lt;key app="EN" db-id="rv5pzvwrkefxw5ez0dn5522yetsaer2px2s0" timestamp="1599053191"&gt;1546&lt;/key&gt;&lt;/foreign-keys&gt;&lt;ref-type name="Journal Article"&gt;17&lt;/ref-type&gt;&lt;contributors&gt;&lt;authors&gt;&lt;author&gt;Zopfi, H. J.&lt;/author&gt;&lt;/authors&gt;&lt;/contributors&gt;&lt;titles&gt;&lt;title&gt;Life history variation and infraspecific heterochrony in Rhinanthus glacialis (Scrophulariaceae)&lt;/title&gt;&lt;secondary-title&gt;Plant Systematics and Evolution&lt;/secondary-title&gt;&lt;/titles&gt;&lt;periodical&gt;&lt;full-title&gt;Plant Systematics and Evolution&lt;/full-title&gt;&lt;/periodical&gt;&lt;pages&gt;209-233&lt;/pages&gt;&lt;volume&gt;198&lt;/volume&gt;&lt;number&gt;3-4&lt;/number&gt;&lt;dates&gt;&lt;year&gt;1995&lt;/year&gt;&lt;/dates&gt;&lt;isbn&gt;0378-2697&lt;/isbn&gt;&lt;accession-num&gt;WOS:A1995TN62200006&lt;/accession-num&gt;&lt;urls&gt;&lt;related-urls&gt;&lt;url&gt;&amp;lt;Go to ISI&amp;gt;://WOS:A1995TN62200006&lt;/url&gt;&lt;/related-urls&gt;&lt;/urls&gt;&lt;electronic-resource-num&gt;10.1007/bf00984738&lt;/electronic-resource-num&gt;&lt;/record&gt;&lt;/Cite&gt;&lt;/EndNote&gt;</w:instrText>
      </w:r>
      <w:r>
        <w:fldChar w:fldCharType="separate"/>
      </w:r>
      <w:r>
        <w:rPr>
          <w:noProof/>
        </w:rPr>
        <w:t>(Zopfi, 1995)</w:t>
      </w:r>
      <w:r>
        <w:fldChar w:fldCharType="end"/>
      </w:r>
    </w:p>
    <w:p w14:paraId="1ECC04C4" w14:textId="0B612EB4" w:rsidR="006968DB" w:rsidRDefault="006968DB">
      <w:r>
        <w:lastRenderedPageBreak/>
        <w:fldChar w:fldCharType="begin"/>
      </w:r>
      <w:r>
        <w:instrText xml:space="preserve"> ADDIN EN.CITE &lt;EndNote&gt;&lt;Cite&gt;&lt;Author&gt;Zopfi&lt;/Author&gt;&lt;Year&gt;1998&lt;/Year&gt;&lt;RecNum&gt;1547&lt;/RecNum&gt;&lt;DisplayText&gt;(Zopfi, 1998)&lt;/DisplayText&gt;&lt;record&gt;&lt;rec-number&gt;1547&lt;/rec-number&gt;&lt;foreign-keys&gt;&lt;key app="EN" db-id="rv5pzvwrkefxw5ez0dn5522yetsaer2px2s0" timestamp="1599054530"&gt;1547&lt;/key&gt;&lt;/foreign-keys&gt;&lt;ref-type name="Journal Article"&gt;17&lt;/ref-type&gt;&lt;contributors&gt;&lt;authors&gt;&lt;author&gt;Zopfi, H. J.&lt;/author&gt;&lt;/authors&gt;&lt;/contributors&gt;&lt;titles&gt;&lt;title&gt;The genetic basis of ecotypic variants of Euphrasia rostkoviana Hayne (Scrophulariaceae) in relation to grassland management&lt;/title&gt;&lt;secondary-title&gt;Flora&lt;/secondary-title&gt;&lt;/titles&gt;&lt;periodical&gt;&lt;full-title&gt;Flora&lt;/full-title&gt;&lt;abbr-1&gt;Flora&lt;/abbr-1&gt;&lt;/periodical&gt;&lt;pages&gt;41-58&lt;/pages&gt;&lt;volume&gt;193&lt;/volume&gt;&lt;number&gt;1&lt;/number&gt;&lt;dates&gt;&lt;year&gt;1998&lt;/year&gt;&lt;pub-dates&gt;&lt;date&gt;Jan&lt;/date&gt;&lt;/pub-dates&gt;&lt;/dates&gt;&lt;isbn&gt;0367-2530&lt;/isbn&gt;&lt;accession-num&gt;WOS:000071924300003&lt;/accession-num&gt;&lt;urls&gt;&lt;related-urls&gt;&lt;url&gt;&amp;lt;Go to ISI&amp;gt;://WOS:000071924300003&lt;/url&gt;&lt;/related-urls&gt;&lt;/urls&gt;&lt;electronic-resource-num&gt;10.1016/s0367-2530(17)30814-9&lt;/electronic-resource-num&gt;&lt;/record&gt;&lt;/Cite&gt;&lt;/EndNote&gt;</w:instrText>
      </w:r>
      <w:r>
        <w:fldChar w:fldCharType="separate"/>
      </w:r>
      <w:r>
        <w:rPr>
          <w:noProof/>
        </w:rPr>
        <w:t>(Zopfi, 1998)</w:t>
      </w:r>
      <w:r>
        <w:fldChar w:fldCharType="end"/>
      </w:r>
    </w:p>
    <w:p w14:paraId="2A497873" w14:textId="5F9E8B13" w:rsidR="002549BD" w:rsidRDefault="002549BD"/>
    <w:p w14:paraId="604A33B0" w14:textId="7DA06451" w:rsidR="002549BD" w:rsidRDefault="002549BD">
      <w:r>
        <w:t xml:space="preserve">And </w:t>
      </w:r>
      <w:r>
        <w:fldChar w:fldCharType="begin"/>
      </w:r>
      <w:r w:rsidR="007A054D">
        <w:instrText xml:space="preserve"> ADDIN EN.CITE &lt;EndNote&gt;&lt;Cite&gt;&lt;Author&gt;Gussarova&lt;/Author&gt;&lt;Year&gt;2008&lt;/Year&gt;&lt;RecNum&gt;391&lt;/RecNum&gt;&lt;DisplayText&gt;(Gussarova et al., 2008)&lt;/DisplayText&gt;&lt;record&gt;&lt;rec-number&gt;391&lt;/rec-number&gt;&lt;foreign-keys&gt;&lt;key app="EN" db-id="rv5pzvwrkefxw5ez0dn5522yetsaer2px2s0" timestamp="0"&gt;391&lt;/key&gt;&lt;/foreign-keys&gt;&lt;ref-type name="Journal Article"&gt;17&lt;/ref-type&gt;&lt;contributors&gt;&lt;authors&gt;&lt;author&gt;Gussarova, G.&lt;/author&gt;&lt;author&gt;Popp, M.&lt;/author&gt;&lt;author&gt;Vitek, E.&lt;/author&gt;&lt;author&gt;Brochmann, C.&lt;/author&gt;&lt;/authors&gt;&lt;/contributors&gt;&lt;titles&gt;&lt;title&gt;Molecular phylogeny and biogeography of the bipolar Euphrasia (Orobanchaceae): Recent radiations in an old genus&lt;/title&gt;&lt;secondary-title&gt;Molecular Phylogenetics and Evolution&lt;/secondary-title&gt;&lt;/titles&gt;&lt;periodical&gt;&lt;full-title&gt;Molecular Phylogenetics and Evolution&lt;/full-title&gt;&lt;/periodical&gt;&lt;pages&gt;444-460&lt;/pages&gt;&lt;volume&gt;48&lt;/volume&gt;&lt;number&gt;2&lt;/number&gt;&lt;dates&gt;&lt;year&gt;2008&lt;/year&gt;&lt;pub-dates&gt;&lt;date&gt;Aug&lt;/date&gt;&lt;/pub-dates&gt;&lt;/dates&gt;&lt;isbn&gt;1055-7903&lt;/isbn&gt;&lt;accession-num&gt;WOS:000258556100005&lt;/accession-num&gt;&lt;urls&gt;&lt;related-urls&gt;&lt;url&gt;&amp;lt;Go to ISI&amp;gt;://WOS:000258556100005&lt;/url&gt;&lt;/related-urls&gt;&lt;/urls&gt;&lt;electronic-resource-num&gt;10.1016/j.ympev.2008.05.002&lt;/electronic-resource-num&gt;&lt;/record&gt;&lt;/Cite&gt;&lt;/EndNote&gt;</w:instrText>
      </w:r>
      <w:r>
        <w:fldChar w:fldCharType="separate"/>
      </w:r>
      <w:r w:rsidR="007A054D">
        <w:rPr>
          <w:noProof/>
        </w:rPr>
        <w:t>(Gussarova et al., 2008)</w:t>
      </w:r>
      <w:r>
        <w:fldChar w:fldCharType="end"/>
      </w:r>
    </w:p>
    <w:p w14:paraId="0D358186" w14:textId="58B69C2A" w:rsidR="00973018" w:rsidRDefault="00973018"/>
    <w:p w14:paraId="7091D0B8" w14:textId="160F1555" w:rsidR="00973018" w:rsidRDefault="00973018">
      <w:r>
        <w:fldChar w:fldCharType="begin"/>
      </w:r>
      <w:r>
        <w:instrText xml:space="preserve"> ADDIN EN.CITE &lt;EndNote&gt;&lt;Cite&gt;&lt;Author&gt;Roff&lt;/Author&gt;&lt;Year&gt;2002&lt;/Year&gt;&lt;RecNum&gt;1539&lt;/RecNum&gt;&lt;DisplayText&gt;(Roff, 2002)&lt;/DisplayText&gt;&lt;record&gt;&lt;rec-number&gt;1539&lt;/rec-number&gt;&lt;foreign-keys&gt;&lt;key app="EN" db-id="rv5pzvwrkefxw5ez0dn5522yetsaer2px2s0" timestamp="1599047058"&gt;1539&lt;/key&gt;&lt;/foreign-keys&gt;&lt;ref-type name="Book"&gt;6&lt;/ref-type&gt;&lt;contributors&gt;&lt;authors&gt;&lt;author&gt;Roff, Derek A.&lt;/author&gt;&lt;/authors&gt;&lt;/contributors&gt;&lt;titles&gt;&lt;title&gt;Life history evolution&lt;/title&gt;&lt;/titles&gt;&lt;keywords&gt;&lt;keyword&gt;Variation (Biology)&lt;/keyword&gt;&lt;keyword&gt;Evolutionary genetics.&lt;/keyword&gt;&lt;/keywords&gt;&lt;dates&gt;&lt;year&gt;2002&lt;/year&gt;&lt;/dates&gt;&lt;pub-location&gt;Sunderland, Mass.&lt;/pub-location&gt;&lt;publisher&gt;Sinauer Associates&lt;/publisher&gt;&lt;isbn&gt;0878937560 : No price&lt;/isbn&gt;&lt;accession-num&gt;bA306542&lt;/accession-num&gt;&lt;call-num&gt;577 21&amp;#xD;British Library DSC m02/29036&amp;#xD;British Library HMNTS YC.2003.a.4064&lt;/call-num&gt;&lt;urls&gt;&lt;/urls&gt;&lt;/record&gt;&lt;/Cite&gt;&lt;/EndNote&gt;</w:instrText>
      </w:r>
      <w:r>
        <w:fldChar w:fldCharType="separate"/>
      </w:r>
      <w:r>
        <w:rPr>
          <w:noProof/>
        </w:rPr>
        <w:t>(Roff, 2002)</w:t>
      </w:r>
      <w:r>
        <w:fldChar w:fldCharType="end"/>
      </w:r>
    </w:p>
    <w:p w14:paraId="4701A926" w14:textId="25C2E27C" w:rsidR="0002511A" w:rsidRDefault="0002511A"/>
    <w:p w14:paraId="4077740E" w14:textId="28A0EF8D" w:rsidR="0002511A" w:rsidRDefault="0002511A">
      <w:r>
        <w:fldChar w:fldCharType="begin"/>
      </w:r>
      <w:r w:rsidR="00973018">
        <w:instrText xml:space="preserve"> ADDIN EN.CITE &lt;EndNote&gt;&lt;Cite&gt;&lt;Author&gt;Stearns&lt;/Author&gt;&lt;Year&gt;1992&lt;/Year&gt;&lt;RecNum&gt;1542&lt;/RecNum&gt;&lt;DisplayText&gt;(Stearns, 1992)&lt;/DisplayText&gt;&lt;record&gt;&lt;rec-number&gt;1542&lt;/rec-number&gt;&lt;foreign-keys&gt;&lt;key app="EN" db-id="rv5pzvwrkefxw5ez0dn5522yetsaer2px2s0" timestamp="1599050943"&gt;1542&lt;/key&gt;&lt;/foreign-keys&gt;&lt;ref-type name="Book"&gt;6&lt;/ref-type&gt;&lt;contributors&gt;&lt;authors&gt;&lt;author&gt;Stearns, S. C.&lt;/author&gt;&lt;/authors&gt;&lt;/contributors&gt;&lt;titles&gt;&lt;title&gt;The evolution of life histories&lt;/title&gt;&lt;/titles&gt;&lt;keywords&gt;&lt;keyword&gt;Evolution (Biology)&lt;/keyword&gt;&lt;keyword&gt;Life cycles (Biology)&lt;/keyword&gt;&lt;/keywords&gt;&lt;dates&gt;&lt;year&gt;1992&lt;/year&gt;&lt;/dates&gt;&lt;publisher&gt;Oxford University Press&lt;/publisher&gt;&lt;isbn&gt;0198577419 (pbk) : ¹16.95&lt;/isbn&gt;&lt;accession-num&gt;b9230674&lt;/accession-num&gt;&lt;call-num&gt;575 20&amp;#xD;British Library STI (B) CH 30 blsrissc&lt;/call-num&gt;&lt;urls&gt;&lt;/urls&gt;&lt;/record&gt;&lt;/Cite&gt;&lt;/EndNote&gt;</w:instrText>
      </w:r>
      <w:r>
        <w:fldChar w:fldCharType="separate"/>
      </w:r>
      <w:r w:rsidR="00973018">
        <w:rPr>
          <w:noProof/>
        </w:rPr>
        <w:t>(Stearns, 1992)</w:t>
      </w:r>
      <w:r>
        <w:fldChar w:fldCharType="end"/>
      </w:r>
    </w:p>
    <w:p w14:paraId="4112CAEA" w14:textId="08FF52EB" w:rsidR="00AD0203" w:rsidRDefault="00AD0203"/>
    <w:p w14:paraId="461CC807" w14:textId="775AA48F" w:rsidR="00AD0203" w:rsidRDefault="00AD0203">
      <w:r>
        <w:fldChar w:fldCharType="begin"/>
      </w:r>
      <w:r w:rsidR="00FB5372">
        <w:instrText xml:space="preserve"> ADDIN EN.CITE &lt;EndNote&gt;&lt;Cite&gt;&lt;Author&gt;Blackmore&lt;/Author&gt;&lt;RecNum&gt;1529&lt;/RecNum&gt;&lt;DisplayText&gt;(Blackmore and Oldfield)&lt;/DisplayText&gt;&lt;record&gt;&lt;rec-number&gt;1529&lt;/rec-number&gt;&lt;foreign-keys&gt;&lt;key app="EN" db-id="rv5pzvwrkefxw5ez0dn5522yetsaer2px2s0" timestamp="1599045478"&gt;1529&lt;/key&gt;&lt;/foreign-keys&gt;&lt;ref-type name="Book"&gt;6&lt;/ref-type&gt;&lt;contributors&gt;&lt;authors&gt;&lt;author&gt;Blackmore, Stephen editor&lt;/author&gt;&lt;author&gt;Oldfield, Sara editor&lt;/author&gt;&lt;/authors&gt;&lt;/contributors&gt;&lt;titles&gt;&lt;title&gt;Plant conservation science and practice : the role of botanic gardens&lt;/title&gt;&lt;/titles&gt;&lt;keywords&gt;&lt;keyword&gt;Plant diversity conservation.&lt;/keyword&gt;&lt;keyword&gt;Botanical gardens.&lt;/keyword&gt;&lt;/keywords&gt;&lt;dates&gt;&lt;/dates&gt;&lt;isbn&gt;9781107148147 (hbk.) : ¹74.99&amp;#xD;9781316602461 (pbk.) : ¹34.99&amp;#xD;9781108300032 (PDF ebook) : No price&lt;/isbn&gt;&lt;call-num&gt;333.95316 23&amp;#xD;British Library HMNTS YC.2018.a.12352&lt;/call-num&gt;&lt;urls&gt;&lt;/urls&gt;&lt;/record&gt;&lt;/Cite&gt;&lt;/EndNote&gt;</w:instrText>
      </w:r>
      <w:r>
        <w:fldChar w:fldCharType="separate"/>
      </w:r>
      <w:r w:rsidR="00FB5372">
        <w:rPr>
          <w:noProof/>
        </w:rPr>
        <w:t>(Blackmore and Oldfield)</w:t>
      </w:r>
      <w:r>
        <w:fldChar w:fldCharType="end"/>
      </w:r>
      <w:bookmarkStart w:id="0" w:name="_GoBack"/>
      <w:bookmarkEnd w:id="0"/>
    </w:p>
    <w:p w14:paraId="48A3E8AD" w14:textId="77777777" w:rsidR="005A3B65" w:rsidRDefault="005A3B65"/>
    <w:p w14:paraId="623BB327" w14:textId="77777777" w:rsidR="00FB5372" w:rsidRPr="00FB5372" w:rsidRDefault="00814FCE" w:rsidP="00FB5372">
      <w:pPr>
        <w:pStyle w:val="EndNoteBibliography"/>
        <w:ind w:left="720" w:hanging="720"/>
        <w:rPr>
          <w:noProof/>
        </w:rPr>
      </w:pPr>
      <w:r>
        <w:fldChar w:fldCharType="begin"/>
      </w:r>
      <w:r>
        <w:instrText xml:space="preserve"> ADDIN EN.REFLIST </w:instrText>
      </w:r>
      <w:r>
        <w:fldChar w:fldCharType="separate"/>
      </w:r>
      <w:r w:rsidR="00FB5372" w:rsidRPr="00FB5372">
        <w:rPr>
          <w:noProof/>
        </w:rPr>
        <w:t xml:space="preserve">AHONEN, R., PUUSTINEN, S. &amp; MUTIKAINEN, P. 2006. Host use of a hemiparasitic plant: no trade-offs in performance on different hosts. </w:t>
      </w:r>
      <w:r w:rsidR="00FB5372" w:rsidRPr="00FB5372">
        <w:rPr>
          <w:i/>
          <w:noProof/>
        </w:rPr>
        <w:t>Journal of Evolutionary Biology,</w:t>
      </w:r>
      <w:r w:rsidR="00FB5372" w:rsidRPr="00FB5372">
        <w:rPr>
          <w:noProof/>
        </w:rPr>
        <w:t xml:space="preserve"> 19</w:t>
      </w:r>
      <w:r w:rsidR="00FB5372" w:rsidRPr="00FB5372">
        <w:rPr>
          <w:b/>
          <w:noProof/>
        </w:rPr>
        <w:t>,</w:t>
      </w:r>
      <w:r w:rsidR="00FB5372" w:rsidRPr="00FB5372">
        <w:rPr>
          <w:noProof/>
        </w:rPr>
        <w:t xml:space="preserve"> 513-521.</w:t>
      </w:r>
    </w:p>
    <w:p w14:paraId="030692AA" w14:textId="77777777" w:rsidR="00FB5372" w:rsidRPr="00FB5372" w:rsidRDefault="00FB5372" w:rsidP="00FB5372">
      <w:pPr>
        <w:pStyle w:val="EndNoteBibliography"/>
        <w:ind w:left="720" w:hanging="720"/>
        <w:rPr>
          <w:noProof/>
        </w:rPr>
      </w:pPr>
      <w:r w:rsidRPr="00FB5372">
        <w:rPr>
          <w:noProof/>
        </w:rPr>
        <w:t xml:space="preserve">BATES, D., MACHLER, M., BOLKER, B. M. &amp; WALKER, S. C. 2015. Fitting Linear Mixed-Effects Models Using lme4. </w:t>
      </w:r>
      <w:r w:rsidRPr="00FB5372">
        <w:rPr>
          <w:i/>
          <w:noProof/>
        </w:rPr>
        <w:t>Journal of Statistical Software,</w:t>
      </w:r>
      <w:r w:rsidRPr="00FB5372">
        <w:rPr>
          <w:noProof/>
        </w:rPr>
        <w:t xml:space="preserve"> 67</w:t>
      </w:r>
      <w:r w:rsidRPr="00FB5372">
        <w:rPr>
          <w:b/>
          <w:noProof/>
        </w:rPr>
        <w:t>,</w:t>
      </w:r>
      <w:r w:rsidRPr="00FB5372">
        <w:rPr>
          <w:noProof/>
        </w:rPr>
        <w:t xml:space="preserve"> 1-48.</w:t>
      </w:r>
    </w:p>
    <w:p w14:paraId="4C8EB3B6" w14:textId="77777777" w:rsidR="00FB5372" w:rsidRPr="00FB5372" w:rsidRDefault="00FB5372" w:rsidP="00FB5372">
      <w:pPr>
        <w:pStyle w:val="EndNoteBibliography"/>
        <w:ind w:left="720" w:hanging="720"/>
        <w:rPr>
          <w:noProof/>
        </w:rPr>
      </w:pPr>
      <w:r w:rsidRPr="00FB5372">
        <w:rPr>
          <w:noProof/>
        </w:rPr>
        <w:t xml:space="preserve">BLACKMORE, S. E. &amp; OLDFIELD, S. E. </w:t>
      </w:r>
      <w:r w:rsidRPr="00FB5372">
        <w:rPr>
          <w:i/>
          <w:noProof/>
        </w:rPr>
        <w:t>Plant conservation science and practice : the role of botanic gardens</w:t>
      </w:r>
      <w:r w:rsidRPr="00FB5372">
        <w:rPr>
          <w:noProof/>
        </w:rPr>
        <w:t>.</w:t>
      </w:r>
    </w:p>
    <w:p w14:paraId="3584980F" w14:textId="77777777" w:rsidR="00FB5372" w:rsidRPr="00FB5372" w:rsidRDefault="00FB5372" w:rsidP="00FB5372">
      <w:pPr>
        <w:pStyle w:val="EndNoteBibliography"/>
        <w:ind w:left="720" w:hanging="720"/>
        <w:rPr>
          <w:noProof/>
        </w:rPr>
      </w:pPr>
      <w:r w:rsidRPr="00FB5372">
        <w:rPr>
          <w:noProof/>
        </w:rPr>
        <w:t xml:space="preserve">BOUWMEESTER, H. J., ROUX, C., LOPEZ-RAEZ, J. A. &amp; BECARD, G. 2007. Rhizosphere communication of plants, parasitic plants and AM fungi. </w:t>
      </w:r>
      <w:r w:rsidRPr="00FB5372">
        <w:rPr>
          <w:i/>
          <w:noProof/>
        </w:rPr>
        <w:t>Trends in Plant Science,</w:t>
      </w:r>
      <w:r w:rsidRPr="00FB5372">
        <w:rPr>
          <w:noProof/>
        </w:rPr>
        <w:t xml:space="preserve"> 12</w:t>
      </w:r>
      <w:r w:rsidRPr="00FB5372">
        <w:rPr>
          <w:b/>
          <w:noProof/>
        </w:rPr>
        <w:t>,</w:t>
      </w:r>
      <w:r w:rsidRPr="00FB5372">
        <w:rPr>
          <w:noProof/>
        </w:rPr>
        <w:t xml:space="preserve"> 224-230.</w:t>
      </w:r>
    </w:p>
    <w:p w14:paraId="144F2BDB" w14:textId="77777777" w:rsidR="00FB5372" w:rsidRPr="00FB5372" w:rsidRDefault="00FB5372" w:rsidP="00FB5372">
      <w:pPr>
        <w:pStyle w:val="EndNoteBibliography"/>
        <w:ind w:left="720" w:hanging="720"/>
        <w:rPr>
          <w:noProof/>
        </w:rPr>
      </w:pPr>
      <w:r w:rsidRPr="00FB5372">
        <w:rPr>
          <w:noProof/>
        </w:rPr>
        <w:t xml:space="preserve">CAMERON, D. D., COATS, A. M. &amp; SEEL, W. E. 2007. Differential resistance among host and non-host species underlies the variable success of the hemi-parasitic plant Rhinanthus minor (vol 98, pg 1289, 2006). </w:t>
      </w:r>
      <w:r w:rsidRPr="00FB5372">
        <w:rPr>
          <w:i/>
          <w:noProof/>
        </w:rPr>
        <w:t>Annals of Botany,</w:t>
      </w:r>
      <w:r w:rsidRPr="00FB5372">
        <w:rPr>
          <w:noProof/>
        </w:rPr>
        <w:t xml:space="preserve"> 99</w:t>
      </w:r>
      <w:r w:rsidRPr="00FB5372">
        <w:rPr>
          <w:b/>
          <w:noProof/>
        </w:rPr>
        <w:t>,</w:t>
      </w:r>
      <w:r w:rsidRPr="00FB5372">
        <w:rPr>
          <w:noProof/>
        </w:rPr>
        <w:t xml:space="preserve"> 563-563.</w:t>
      </w:r>
    </w:p>
    <w:p w14:paraId="2D4C9B2A" w14:textId="77777777" w:rsidR="00FB5372" w:rsidRPr="00FB5372" w:rsidRDefault="00FB5372" w:rsidP="00FB5372">
      <w:pPr>
        <w:pStyle w:val="EndNoteBibliography"/>
        <w:ind w:left="720" w:hanging="720"/>
        <w:rPr>
          <w:noProof/>
        </w:rPr>
      </w:pPr>
      <w:r w:rsidRPr="00FB5372">
        <w:rPr>
          <w:noProof/>
        </w:rPr>
        <w:t xml:space="preserve">FRENCH, G. C., ENNOS, R. A., SILVERSIDE, A. J. &amp; HOLLINGSWORTH, P. M. 2005. The relationship between flower size, inbreeding coefficient and inferred selfing rate in British Euphrasia species. </w:t>
      </w:r>
      <w:r w:rsidRPr="00FB5372">
        <w:rPr>
          <w:i/>
          <w:noProof/>
        </w:rPr>
        <w:t>Heredity,</w:t>
      </w:r>
      <w:r w:rsidRPr="00FB5372">
        <w:rPr>
          <w:noProof/>
        </w:rPr>
        <w:t xml:space="preserve"> 94</w:t>
      </w:r>
      <w:r w:rsidRPr="00FB5372">
        <w:rPr>
          <w:b/>
          <w:noProof/>
        </w:rPr>
        <w:t>,</w:t>
      </w:r>
      <w:r w:rsidRPr="00FB5372">
        <w:rPr>
          <w:noProof/>
        </w:rPr>
        <w:t xml:space="preserve"> 44-51.</w:t>
      </w:r>
    </w:p>
    <w:p w14:paraId="0CAD598B" w14:textId="77777777" w:rsidR="00FB5372" w:rsidRPr="00FB5372" w:rsidRDefault="00FB5372" w:rsidP="00FB5372">
      <w:pPr>
        <w:pStyle w:val="EndNoteBibliography"/>
        <w:ind w:left="720" w:hanging="720"/>
        <w:rPr>
          <w:noProof/>
        </w:rPr>
      </w:pPr>
      <w:r w:rsidRPr="00FB5372">
        <w:rPr>
          <w:noProof/>
        </w:rPr>
        <w:t xml:space="preserve">FRENCH, G. C., HOLLINGSWORTH, P. M., SILVERSIDE, A. J. &amp; ENNOS, R. A. 2008. Genetics, taxonomy and the conservation of British Euphrasia. </w:t>
      </w:r>
      <w:r w:rsidRPr="00FB5372">
        <w:rPr>
          <w:i/>
          <w:noProof/>
        </w:rPr>
        <w:t>Conservation Genetics,</w:t>
      </w:r>
      <w:r w:rsidRPr="00FB5372">
        <w:rPr>
          <w:noProof/>
        </w:rPr>
        <w:t xml:space="preserve"> 9</w:t>
      </w:r>
      <w:r w:rsidRPr="00FB5372">
        <w:rPr>
          <w:b/>
          <w:noProof/>
        </w:rPr>
        <w:t>,</w:t>
      </w:r>
      <w:r w:rsidRPr="00FB5372">
        <w:rPr>
          <w:noProof/>
        </w:rPr>
        <w:t xml:space="preserve"> 1547-1562.</w:t>
      </w:r>
    </w:p>
    <w:p w14:paraId="7B496F58" w14:textId="77777777" w:rsidR="00FB5372" w:rsidRPr="00FB5372" w:rsidRDefault="00FB5372" w:rsidP="00FB5372">
      <w:pPr>
        <w:pStyle w:val="EndNoteBibliography"/>
        <w:ind w:left="720" w:hanging="720"/>
        <w:rPr>
          <w:noProof/>
        </w:rPr>
      </w:pPr>
      <w:r w:rsidRPr="00FB5372">
        <w:rPr>
          <w:noProof/>
        </w:rPr>
        <w:t xml:space="preserve">FRIEDMAN, J., TWYFORD, A. D., WILLIS, J. H. &amp; BLACKMAN, B. K. 2015. The extent and genetic basis of phenotypic divergence in life history traits in Mimulus guttatus. </w:t>
      </w:r>
      <w:r w:rsidRPr="00FB5372">
        <w:rPr>
          <w:i/>
          <w:noProof/>
        </w:rPr>
        <w:t>Molecular Ecology,</w:t>
      </w:r>
      <w:r w:rsidRPr="00FB5372">
        <w:rPr>
          <w:noProof/>
        </w:rPr>
        <w:t xml:space="preserve"> 24</w:t>
      </w:r>
      <w:r w:rsidRPr="00FB5372">
        <w:rPr>
          <w:b/>
          <w:noProof/>
        </w:rPr>
        <w:t>,</w:t>
      </w:r>
      <w:r w:rsidRPr="00FB5372">
        <w:rPr>
          <w:noProof/>
        </w:rPr>
        <w:t xml:space="preserve"> 111-122.</w:t>
      </w:r>
    </w:p>
    <w:p w14:paraId="7A926EF2" w14:textId="77777777" w:rsidR="00FB5372" w:rsidRPr="00FB5372" w:rsidRDefault="00FB5372" w:rsidP="00FB5372">
      <w:pPr>
        <w:pStyle w:val="EndNoteBibliography"/>
        <w:ind w:left="720" w:hanging="720"/>
        <w:rPr>
          <w:noProof/>
        </w:rPr>
      </w:pPr>
      <w:r w:rsidRPr="00FB5372">
        <w:rPr>
          <w:noProof/>
        </w:rPr>
        <w:t xml:space="preserve">GIBOT-LECLERC, S., DESSAINT, F., REIBEL, C. &amp; LE CORRE, V. 2013. Phelipanche ramosa (L.) Pomel populations differ in life-history and infection response to hosts. </w:t>
      </w:r>
      <w:r w:rsidRPr="00FB5372">
        <w:rPr>
          <w:i/>
          <w:noProof/>
        </w:rPr>
        <w:t>Flora,</w:t>
      </w:r>
      <w:r w:rsidRPr="00FB5372">
        <w:rPr>
          <w:noProof/>
        </w:rPr>
        <w:t xml:space="preserve"> 208</w:t>
      </w:r>
      <w:r w:rsidRPr="00FB5372">
        <w:rPr>
          <w:b/>
          <w:noProof/>
        </w:rPr>
        <w:t>,</w:t>
      </w:r>
      <w:r w:rsidRPr="00FB5372">
        <w:rPr>
          <w:noProof/>
        </w:rPr>
        <w:t xml:space="preserve"> 247-252.</w:t>
      </w:r>
    </w:p>
    <w:p w14:paraId="3CA53B45" w14:textId="77777777" w:rsidR="00FB5372" w:rsidRPr="00FB5372" w:rsidRDefault="00FB5372" w:rsidP="00FB5372">
      <w:pPr>
        <w:pStyle w:val="EndNoteBibliography"/>
        <w:ind w:left="720" w:hanging="720"/>
        <w:rPr>
          <w:noProof/>
        </w:rPr>
      </w:pPr>
      <w:r w:rsidRPr="00FB5372">
        <w:rPr>
          <w:noProof/>
        </w:rPr>
        <w:t xml:space="preserve">GUO, H., MAZER, S. J. &amp; DU, G. Z. 2010a. GEOGRAPHIC VARIATION IN PRIMARY SEX ALLOCATION PER FLOWER WITHIN AND AMONG 12 SPECIES OF PEDICULARIS (OROBANCHACEAE): PROPORTIONAL MALE INVESTMENT INCREASES WITH ELEVATION. </w:t>
      </w:r>
      <w:r w:rsidRPr="00FB5372">
        <w:rPr>
          <w:i/>
          <w:noProof/>
        </w:rPr>
        <w:t>American Journal of Botany,</w:t>
      </w:r>
      <w:r w:rsidRPr="00FB5372">
        <w:rPr>
          <w:noProof/>
        </w:rPr>
        <w:t xml:space="preserve"> 97</w:t>
      </w:r>
      <w:r w:rsidRPr="00FB5372">
        <w:rPr>
          <w:b/>
          <w:noProof/>
        </w:rPr>
        <w:t>,</w:t>
      </w:r>
      <w:r w:rsidRPr="00FB5372">
        <w:rPr>
          <w:noProof/>
        </w:rPr>
        <w:t xml:space="preserve"> 1334-1341.</w:t>
      </w:r>
    </w:p>
    <w:p w14:paraId="430FA7D8" w14:textId="77777777" w:rsidR="00FB5372" w:rsidRPr="00FB5372" w:rsidRDefault="00FB5372" w:rsidP="00FB5372">
      <w:pPr>
        <w:pStyle w:val="EndNoteBibliography"/>
        <w:ind w:left="720" w:hanging="720"/>
        <w:rPr>
          <w:noProof/>
        </w:rPr>
      </w:pPr>
      <w:r w:rsidRPr="00FB5372">
        <w:rPr>
          <w:noProof/>
        </w:rPr>
        <w:t xml:space="preserve">GUO, H., MAZER, S. J. &amp; DU, G. Z. 2010b. Geographic variation in seed mass within and among nine species of Pedicularis (Orobanchaceae): effects of elevation, plant size and seed number per fruit. </w:t>
      </w:r>
      <w:r w:rsidRPr="00FB5372">
        <w:rPr>
          <w:i/>
          <w:noProof/>
        </w:rPr>
        <w:t>Journal of Ecology,</w:t>
      </w:r>
      <w:r w:rsidRPr="00FB5372">
        <w:rPr>
          <w:noProof/>
        </w:rPr>
        <w:t xml:space="preserve"> 98</w:t>
      </w:r>
      <w:r w:rsidRPr="00FB5372">
        <w:rPr>
          <w:b/>
          <w:noProof/>
        </w:rPr>
        <w:t>,</w:t>
      </w:r>
      <w:r w:rsidRPr="00FB5372">
        <w:rPr>
          <w:noProof/>
        </w:rPr>
        <w:t xml:space="preserve"> 1232-1242.</w:t>
      </w:r>
    </w:p>
    <w:p w14:paraId="1DF11137" w14:textId="77777777" w:rsidR="00FB5372" w:rsidRPr="00FB5372" w:rsidRDefault="00FB5372" w:rsidP="00FB5372">
      <w:pPr>
        <w:pStyle w:val="EndNoteBibliography"/>
        <w:ind w:left="720" w:hanging="720"/>
        <w:rPr>
          <w:noProof/>
        </w:rPr>
      </w:pPr>
      <w:r w:rsidRPr="00FB5372">
        <w:rPr>
          <w:noProof/>
        </w:rPr>
        <w:t xml:space="preserve">GUSSAROVA, G., POPP, M., VITEK, E. &amp; BROCHMANN, C. 2008. Molecular phylogeny and biogeography of the bipolar Euphrasia (Orobanchaceae): Recent radiations in an old genus. </w:t>
      </w:r>
      <w:r w:rsidRPr="00FB5372">
        <w:rPr>
          <w:i/>
          <w:noProof/>
        </w:rPr>
        <w:t>Molecular Phylogenetics and Evolution,</w:t>
      </w:r>
      <w:r w:rsidRPr="00FB5372">
        <w:rPr>
          <w:noProof/>
        </w:rPr>
        <w:t xml:space="preserve"> 48</w:t>
      </w:r>
      <w:r w:rsidRPr="00FB5372">
        <w:rPr>
          <w:b/>
          <w:noProof/>
        </w:rPr>
        <w:t>,</w:t>
      </w:r>
      <w:r w:rsidRPr="00FB5372">
        <w:rPr>
          <w:noProof/>
        </w:rPr>
        <w:t xml:space="preserve"> 444-460.</w:t>
      </w:r>
    </w:p>
    <w:p w14:paraId="39617405" w14:textId="77777777" w:rsidR="00FB5372" w:rsidRPr="00FB5372" w:rsidRDefault="00FB5372" w:rsidP="00FB5372">
      <w:pPr>
        <w:pStyle w:val="EndNoteBibliography"/>
        <w:ind w:left="720" w:hanging="720"/>
        <w:rPr>
          <w:noProof/>
        </w:rPr>
      </w:pPr>
      <w:r w:rsidRPr="00FB5372">
        <w:rPr>
          <w:noProof/>
        </w:rPr>
        <w:t xml:space="preserve">HADFIELD, J. D. 2010. MCMC Methods for Multi-Response Generalized Linear Mixed Models: The MCMCglmm R Package. </w:t>
      </w:r>
      <w:r w:rsidRPr="00FB5372">
        <w:rPr>
          <w:i/>
          <w:noProof/>
        </w:rPr>
        <w:t>Journal of Statistical Software,</w:t>
      </w:r>
      <w:r w:rsidRPr="00FB5372">
        <w:rPr>
          <w:noProof/>
        </w:rPr>
        <w:t xml:space="preserve"> 33</w:t>
      </w:r>
      <w:r w:rsidRPr="00FB5372">
        <w:rPr>
          <w:b/>
          <w:noProof/>
        </w:rPr>
        <w:t>,</w:t>
      </w:r>
      <w:r w:rsidRPr="00FB5372">
        <w:rPr>
          <w:noProof/>
        </w:rPr>
        <w:t xml:space="preserve"> 1-22.</w:t>
      </w:r>
    </w:p>
    <w:p w14:paraId="486B53E7" w14:textId="77777777" w:rsidR="00FB5372" w:rsidRPr="00FB5372" w:rsidRDefault="00FB5372" w:rsidP="00FB5372">
      <w:pPr>
        <w:pStyle w:val="EndNoteBibliography"/>
        <w:ind w:left="720" w:hanging="720"/>
        <w:rPr>
          <w:noProof/>
        </w:rPr>
      </w:pPr>
      <w:r w:rsidRPr="00FB5372">
        <w:rPr>
          <w:noProof/>
        </w:rPr>
        <w:lastRenderedPageBreak/>
        <w:t xml:space="preserve">HALL, M. C., LOWRY, D. B. &amp; WILLIS, J. H. 2010. Is local adaptation in Mimulus guttatus caused by trade-offs at individual loci? </w:t>
      </w:r>
      <w:r w:rsidRPr="00FB5372">
        <w:rPr>
          <w:i/>
          <w:noProof/>
        </w:rPr>
        <w:t>Molecular Ecology,</w:t>
      </w:r>
      <w:r w:rsidRPr="00FB5372">
        <w:rPr>
          <w:noProof/>
        </w:rPr>
        <w:t xml:space="preserve"> 19</w:t>
      </w:r>
      <w:r w:rsidRPr="00FB5372">
        <w:rPr>
          <w:b/>
          <w:noProof/>
        </w:rPr>
        <w:t>,</w:t>
      </w:r>
      <w:r w:rsidRPr="00FB5372">
        <w:rPr>
          <w:noProof/>
        </w:rPr>
        <w:t xml:space="preserve"> 2739-2753.</w:t>
      </w:r>
    </w:p>
    <w:p w14:paraId="22A6B0AB" w14:textId="77777777" w:rsidR="00FB5372" w:rsidRPr="00FB5372" w:rsidRDefault="00FB5372" w:rsidP="00FB5372">
      <w:pPr>
        <w:pStyle w:val="EndNoteBibliography"/>
        <w:ind w:left="720" w:hanging="720"/>
        <w:rPr>
          <w:noProof/>
        </w:rPr>
      </w:pPr>
      <w:r w:rsidRPr="00FB5372">
        <w:rPr>
          <w:noProof/>
        </w:rPr>
        <w:t xml:space="preserve">HELLSTROM, K., RAUTIO, P., HUHTA, A. P. &amp; TUOMI, J. 2004. Tolerance of an annual hemiparasite, Euphrasia stricta agg., to simulated grazing in relation to the host environment. </w:t>
      </w:r>
      <w:r w:rsidRPr="00FB5372">
        <w:rPr>
          <w:i/>
          <w:noProof/>
        </w:rPr>
        <w:t>Flora,</w:t>
      </w:r>
      <w:r w:rsidRPr="00FB5372">
        <w:rPr>
          <w:noProof/>
        </w:rPr>
        <w:t xml:space="preserve"> 199</w:t>
      </w:r>
      <w:r w:rsidRPr="00FB5372">
        <w:rPr>
          <w:b/>
          <w:noProof/>
        </w:rPr>
        <w:t>,</w:t>
      </w:r>
      <w:r w:rsidRPr="00FB5372">
        <w:rPr>
          <w:noProof/>
        </w:rPr>
        <w:t xml:space="preserve"> 247-255.</w:t>
      </w:r>
    </w:p>
    <w:p w14:paraId="3FD597DD" w14:textId="77777777" w:rsidR="00FB5372" w:rsidRPr="00FB5372" w:rsidRDefault="00FB5372" w:rsidP="00FB5372">
      <w:pPr>
        <w:pStyle w:val="EndNoteBibliography"/>
        <w:ind w:left="720" w:hanging="720"/>
        <w:rPr>
          <w:noProof/>
        </w:rPr>
      </w:pPr>
      <w:r w:rsidRPr="00FB5372">
        <w:rPr>
          <w:noProof/>
        </w:rPr>
        <w:t xml:space="preserve">JONSTRUP, A., HEDREN, M. &amp; ANDERSSON, S. 2016. Host environment and local genetic adaptation determine phenotype in parasitic Rhinanthus angustifolius. </w:t>
      </w:r>
      <w:r w:rsidRPr="00FB5372">
        <w:rPr>
          <w:i/>
          <w:noProof/>
        </w:rPr>
        <w:t>Botanical Journal of the Linnean Society,</w:t>
      </w:r>
      <w:r w:rsidRPr="00FB5372">
        <w:rPr>
          <w:noProof/>
        </w:rPr>
        <w:t xml:space="preserve"> 180</w:t>
      </w:r>
      <w:r w:rsidRPr="00FB5372">
        <w:rPr>
          <w:b/>
          <w:noProof/>
        </w:rPr>
        <w:t>,</w:t>
      </w:r>
      <w:r w:rsidRPr="00FB5372">
        <w:rPr>
          <w:noProof/>
        </w:rPr>
        <w:t xml:space="preserve"> 89-103.</w:t>
      </w:r>
    </w:p>
    <w:p w14:paraId="6F5E2B36" w14:textId="77777777" w:rsidR="00FB5372" w:rsidRPr="00FB5372" w:rsidRDefault="00FB5372" w:rsidP="00FB5372">
      <w:pPr>
        <w:pStyle w:val="EndNoteBibliography"/>
        <w:ind w:left="720" w:hanging="720"/>
        <w:rPr>
          <w:noProof/>
        </w:rPr>
      </w:pPr>
      <w:r w:rsidRPr="00FB5372">
        <w:rPr>
          <w:noProof/>
        </w:rPr>
        <w:t xml:space="preserve">KARRON, J. D., JACKSON, R. T., THUMSER, N. N. &amp; SCHLICHT, S. L. 1997. Outcrossing rates of individual Mimulus ringens genets are correlated with anther-stigma separation. </w:t>
      </w:r>
      <w:r w:rsidRPr="00FB5372">
        <w:rPr>
          <w:i/>
          <w:noProof/>
        </w:rPr>
        <w:t>Heredity,</w:t>
      </w:r>
      <w:r w:rsidRPr="00FB5372">
        <w:rPr>
          <w:noProof/>
        </w:rPr>
        <w:t xml:space="preserve"> 79</w:t>
      </w:r>
      <w:r w:rsidRPr="00FB5372">
        <w:rPr>
          <w:b/>
          <w:noProof/>
        </w:rPr>
        <w:t>,</w:t>
      </w:r>
      <w:r w:rsidRPr="00FB5372">
        <w:rPr>
          <w:noProof/>
        </w:rPr>
        <w:t xml:space="preserve"> 365-370.</w:t>
      </w:r>
    </w:p>
    <w:p w14:paraId="39551A8B" w14:textId="77777777" w:rsidR="00FB5372" w:rsidRPr="00FB5372" w:rsidRDefault="00FB5372" w:rsidP="00FB5372">
      <w:pPr>
        <w:pStyle w:val="EndNoteBibliography"/>
        <w:ind w:left="720" w:hanging="720"/>
        <w:rPr>
          <w:noProof/>
        </w:rPr>
      </w:pPr>
      <w:r w:rsidRPr="00FB5372">
        <w:rPr>
          <w:noProof/>
        </w:rPr>
        <w:t xml:space="preserve">LAMMI, A., SIIKAMAKI, P. &amp; SALONEN, V. 1999. The role of local adaptation in the relationship between an endangered root hemiparasite Euphrasia rostkoviana, and its host, Agrostis capillaris. </w:t>
      </w:r>
      <w:r w:rsidRPr="00FB5372">
        <w:rPr>
          <w:i/>
          <w:noProof/>
        </w:rPr>
        <w:t>Ecography,</w:t>
      </w:r>
      <w:r w:rsidRPr="00FB5372">
        <w:rPr>
          <w:noProof/>
        </w:rPr>
        <w:t xml:space="preserve"> 22</w:t>
      </w:r>
      <w:r w:rsidRPr="00FB5372">
        <w:rPr>
          <w:b/>
          <w:noProof/>
        </w:rPr>
        <w:t>,</w:t>
      </w:r>
      <w:r w:rsidRPr="00FB5372">
        <w:rPr>
          <w:noProof/>
        </w:rPr>
        <w:t xml:space="preserve"> 145-152.</w:t>
      </w:r>
    </w:p>
    <w:p w14:paraId="2728B69C" w14:textId="77777777" w:rsidR="00FB5372" w:rsidRPr="00FB5372" w:rsidRDefault="00FB5372" w:rsidP="00FB5372">
      <w:pPr>
        <w:pStyle w:val="EndNoteBibliography"/>
        <w:ind w:left="720" w:hanging="720"/>
        <w:rPr>
          <w:noProof/>
        </w:rPr>
      </w:pPr>
      <w:r w:rsidRPr="00FB5372">
        <w:rPr>
          <w:noProof/>
        </w:rPr>
        <w:t xml:space="preserve">LIEBST, B. 2008. Do they really hybridize? A field study in artificially established mixed populations of Euphrasia minima and E-salisburgensis (Orobanchaceae) in the Swiss Alps. </w:t>
      </w:r>
      <w:r w:rsidRPr="00FB5372">
        <w:rPr>
          <w:i/>
          <w:noProof/>
        </w:rPr>
        <w:t>Plant Systematics and Evolution,</w:t>
      </w:r>
      <w:r w:rsidRPr="00FB5372">
        <w:rPr>
          <w:noProof/>
        </w:rPr>
        <w:t xml:space="preserve"> 273</w:t>
      </w:r>
      <w:r w:rsidRPr="00FB5372">
        <w:rPr>
          <w:b/>
          <w:noProof/>
        </w:rPr>
        <w:t>,</w:t>
      </w:r>
      <w:r w:rsidRPr="00FB5372">
        <w:rPr>
          <w:noProof/>
        </w:rPr>
        <w:t xml:space="preserve"> 179-189.</w:t>
      </w:r>
    </w:p>
    <w:p w14:paraId="6A8041B5" w14:textId="77777777" w:rsidR="00FB5372" w:rsidRPr="00FB5372" w:rsidRDefault="00FB5372" w:rsidP="00FB5372">
      <w:pPr>
        <w:pStyle w:val="EndNoteBibliography"/>
        <w:ind w:left="720" w:hanging="720"/>
        <w:rPr>
          <w:noProof/>
        </w:rPr>
      </w:pPr>
      <w:r w:rsidRPr="00FB5372">
        <w:rPr>
          <w:noProof/>
        </w:rPr>
        <w:t xml:space="preserve">LUO, Y. H. &amp; WIDMER, A. 2013. Herkogamy and Its Effects on Mating Patterns in Arabidopsis thaliana. </w:t>
      </w:r>
      <w:r w:rsidRPr="00FB5372">
        <w:rPr>
          <w:i/>
          <w:noProof/>
        </w:rPr>
        <w:t>Plos One,</w:t>
      </w:r>
      <w:r w:rsidRPr="00FB5372">
        <w:rPr>
          <w:noProof/>
        </w:rPr>
        <w:t xml:space="preserve"> 8.</w:t>
      </w:r>
    </w:p>
    <w:p w14:paraId="2A29184D" w14:textId="77777777" w:rsidR="00FB5372" w:rsidRPr="00FB5372" w:rsidRDefault="00FB5372" w:rsidP="00FB5372">
      <w:pPr>
        <w:pStyle w:val="EndNoteBibliography"/>
        <w:ind w:left="720" w:hanging="720"/>
        <w:rPr>
          <w:noProof/>
        </w:rPr>
      </w:pPr>
      <w:r w:rsidRPr="00FB5372">
        <w:rPr>
          <w:noProof/>
        </w:rPr>
        <w:t xml:space="preserve">MATTHIES, D. 1998. Influence of the host on growth and biomass allocation in the two facultative root hemiparasites Odontites vulgaris and Euphrasia minima. </w:t>
      </w:r>
      <w:r w:rsidRPr="00FB5372">
        <w:rPr>
          <w:i/>
          <w:noProof/>
        </w:rPr>
        <w:t>Flora,</w:t>
      </w:r>
      <w:r w:rsidRPr="00FB5372">
        <w:rPr>
          <w:noProof/>
        </w:rPr>
        <w:t xml:space="preserve"> 193</w:t>
      </w:r>
      <w:r w:rsidRPr="00FB5372">
        <w:rPr>
          <w:b/>
          <w:noProof/>
        </w:rPr>
        <w:t>,</w:t>
      </w:r>
      <w:r w:rsidRPr="00FB5372">
        <w:rPr>
          <w:noProof/>
        </w:rPr>
        <w:t xml:space="preserve"> 187-193.</w:t>
      </w:r>
    </w:p>
    <w:p w14:paraId="4DDA7C86" w14:textId="77777777" w:rsidR="00FB5372" w:rsidRPr="00FB5372" w:rsidRDefault="00FB5372" w:rsidP="00FB5372">
      <w:pPr>
        <w:pStyle w:val="EndNoteBibliography"/>
        <w:ind w:left="720" w:hanging="720"/>
        <w:rPr>
          <w:noProof/>
        </w:rPr>
      </w:pPr>
      <w:r w:rsidRPr="00FB5372">
        <w:rPr>
          <w:noProof/>
        </w:rPr>
        <w:t xml:space="preserve">MATTHIES, D. 2017. Interactions between a root hemiparasite and 27 different hosts: Growth, biomass allocation and plant architecture. </w:t>
      </w:r>
      <w:r w:rsidRPr="00FB5372">
        <w:rPr>
          <w:i/>
          <w:noProof/>
        </w:rPr>
        <w:t>Perspectives in Plant Ecology Evolution and Systematics,</w:t>
      </w:r>
      <w:r w:rsidRPr="00FB5372">
        <w:rPr>
          <w:noProof/>
        </w:rPr>
        <w:t xml:space="preserve"> 24</w:t>
      </w:r>
      <w:r w:rsidRPr="00FB5372">
        <w:rPr>
          <w:b/>
          <w:noProof/>
        </w:rPr>
        <w:t>,</w:t>
      </w:r>
      <w:r w:rsidRPr="00FB5372">
        <w:rPr>
          <w:noProof/>
        </w:rPr>
        <w:t xml:space="preserve"> 118-137.</w:t>
      </w:r>
    </w:p>
    <w:p w14:paraId="4E6B107E" w14:textId="77777777" w:rsidR="00FB5372" w:rsidRPr="00FB5372" w:rsidRDefault="00FB5372" w:rsidP="00FB5372">
      <w:pPr>
        <w:pStyle w:val="EndNoteBibliography"/>
        <w:ind w:left="720" w:hanging="720"/>
        <w:rPr>
          <w:noProof/>
        </w:rPr>
      </w:pPr>
      <w:r w:rsidRPr="00FB5372">
        <w:rPr>
          <w:noProof/>
        </w:rPr>
        <w:t xml:space="preserve">METHERELL, C. &amp; RUMSEY, F. 2018. </w:t>
      </w:r>
      <w:r w:rsidRPr="00FB5372">
        <w:rPr>
          <w:i/>
          <w:noProof/>
        </w:rPr>
        <w:t>Eyebrights (Euphrasia) of the UK and Ireland</w:t>
      </w:r>
      <w:r w:rsidRPr="00FB5372">
        <w:rPr>
          <w:noProof/>
        </w:rPr>
        <w:t>, Botanical Society of Britain and Ireland.</w:t>
      </w:r>
    </w:p>
    <w:p w14:paraId="145D3CED" w14:textId="77777777" w:rsidR="00FB5372" w:rsidRPr="00FB5372" w:rsidRDefault="00FB5372" w:rsidP="00FB5372">
      <w:pPr>
        <w:pStyle w:val="EndNoteBibliography"/>
        <w:ind w:left="720" w:hanging="720"/>
        <w:rPr>
          <w:noProof/>
        </w:rPr>
      </w:pPr>
      <w:r w:rsidRPr="00FB5372">
        <w:rPr>
          <w:noProof/>
        </w:rPr>
        <w:t xml:space="preserve">MITCHELL, R. J., KARRON, J. D., HOLMQUIST, K. G. &amp; BELL, J. M. 2004. The influence of Mimulus ringens floral display size on pollinator visitation patterns. </w:t>
      </w:r>
      <w:r w:rsidRPr="00FB5372">
        <w:rPr>
          <w:i/>
          <w:noProof/>
        </w:rPr>
        <w:t>Functional Ecology,</w:t>
      </w:r>
      <w:r w:rsidRPr="00FB5372">
        <w:rPr>
          <w:noProof/>
        </w:rPr>
        <w:t xml:space="preserve"> 18</w:t>
      </w:r>
      <w:r w:rsidRPr="00FB5372">
        <w:rPr>
          <w:b/>
          <w:noProof/>
        </w:rPr>
        <w:t>,</w:t>
      </w:r>
      <w:r w:rsidRPr="00FB5372">
        <w:rPr>
          <w:noProof/>
        </w:rPr>
        <w:t xml:space="preserve"> 116-124.</w:t>
      </w:r>
    </w:p>
    <w:p w14:paraId="2BEF089B" w14:textId="77777777" w:rsidR="00FB5372" w:rsidRPr="00FB5372" w:rsidRDefault="00FB5372" w:rsidP="00FB5372">
      <w:pPr>
        <w:pStyle w:val="EndNoteBibliography"/>
        <w:ind w:left="720" w:hanging="720"/>
        <w:rPr>
          <w:noProof/>
        </w:rPr>
      </w:pPr>
      <w:r w:rsidRPr="00FB5372">
        <w:rPr>
          <w:noProof/>
        </w:rPr>
        <w:t xml:space="preserve">MOJICA, J. P., LEE, Y. W., WILLIS, J. H. &amp; KELLY, J. K. 2012. Spatially and temporally varying selection on intrapopulation quantitative trait loci for a life history trade-off in Mimulus guttatus. </w:t>
      </w:r>
      <w:r w:rsidRPr="00FB5372">
        <w:rPr>
          <w:i/>
          <w:noProof/>
        </w:rPr>
        <w:t>Molecular Ecology,</w:t>
      </w:r>
      <w:r w:rsidRPr="00FB5372">
        <w:rPr>
          <w:noProof/>
        </w:rPr>
        <w:t xml:space="preserve"> 21</w:t>
      </w:r>
      <w:r w:rsidRPr="00FB5372">
        <w:rPr>
          <w:b/>
          <w:noProof/>
        </w:rPr>
        <w:t>,</w:t>
      </w:r>
      <w:r w:rsidRPr="00FB5372">
        <w:rPr>
          <w:noProof/>
        </w:rPr>
        <w:t xml:space="preserve"> 3718-3728.</w:t>
      </w:r>
    </w:p>
    <w:p w14:paraId="1D951723" w14:textId="77777777" w:rsidR="00FB5372" w:rsidRPr="00FB5372" w:rsidRDefault="00FB5372" w:rsidP="00FB5372">
      <w:pPr>
        <w:pStyle w:val="EndNoteBibliography"/>
        <w:ind w:left="720" w:hanging="720"/>
        <w:rPr>
          <w:noProof/>
        </w:rPr>
      </w:pPr>
      <w:r w:rsidRPr="00FB5372">
        <w:rPr>
          <w:noProof/>
        </w:rPr>
        <w:t xml:space="preserve">MOTTEN, A. F. &amp; STONE, J. L. 2000. Heritability of stigma position and the effect of stigma-anther separation on outcrossing in a predominantly self-fertilizing weed, Datura stramonium (Solanaceae). </w:t>
      </w:r>
      <w:r w:rsidRPr="00FB5372">
        <w:rPr>
          <w:i/>
          <w:noProof/>
        </w:rPr>
        <w:t>American Journal of Botany,</w:t>
      </w:r>
      <w:r w:rsidRPr="00FB5372">
        <w:rPr>
          <w:noProof/>
        </w:rPr>
        <w:t xml:space="preserve"> 87</w:t>
      </w:r>
      <w:r w:rsidRPr="00FB5372">
        <w:rPr>
          <w:b/>
          <w:noProof/>
        </w:rPr>
        <w:t>,</w:t>
      </w:r>
      <w:r w:rsidRPr="00FB5372">
        <w:rPr>
          <w:noProof/>
        </w:rPr>
        <w:t xml:space="preserve"> 339-347.</w:t>
      </w:r>
    </w:p>
    <w:p w14:paraId="0F08088E" w14:textId="77777777" w:rsidR="00FB5372" w:rsidRPr="00FB5372" w:rsidRDefault="00FB5372" w:rsidP="00FB5372">
      <w:pPr>
        <w:pStyle w:val="EndNoteBibliography"/>
        <w:ind w:left="720" w:hanging="720"/>
        <w:rPr>
          <w:noProof/>
        </w:rPr>
      </w:pPr>
      <w:r w:rsidRPr="00FB5372">
        <w:rPr>
          <w:noProof/>
        </w:rPr>
        <w:t xml:space="preserve">OWNLEY, B. H. E. &amp; TRIGIANO, R. N. E. </w:t>
      </w:r>
      <w:r w:rsidRPr="00FB5372">
        <w:rPr>
          <w:i/>
          <w:noProof/>
        </w:rPr>
        <w:t>Plant pathology concepts and laboratory exercises</w:t>
      </w:r>
      <w:r w:rsidRPr="00FB5372">
        <w:rPr>
          <w:noProof/>
        </w:rPr>
        <w:t>.</w:t>
      </w:r>
    </w:p>
    <w:p w14:paraId="21B5EA40" w14:textId="77777777" w:rsidR="00FB5372" w:rsidRPr="00FB5372" w:rsidRDefault="00FB5372" w:rsidP="00FB5372">
      <w:pPr>
        <w:pStyle w:val="EndNoteBibliography"/>
        <w:ind w:left="720" w:hanging="720"/>
        <w:rPr>
          <w:noProof/>
        </w:rPr>
      </w:pPr>
      <w:r w:rsidRPr="00FB5372">
        <w:rPr>
          <w:noProof/>
        </w:rPr>
        <w:t xml:space="preserve">PRICE, P. W. 1980. </w:t>
      </w:r>
      <w:r w:rsidRPr="00FB5372">
        <w:rPr>
          <w:i/>
          <w:noProof/>
        </w:rPr>
        <w:t xml:space="preserve">Evolutionary biology of parasites, </w:t>
      </w:r>
      <w:r w:rsidRPr="00FB5372">
        <w:rPr>
          <w:noProof/>
        </w:rPr>
        <w:t>Princeton, N.J. ; Guildford, Princeton University Press.</w:t>
      </w:r>
    </w:p>
    <w:p w14:paraId="21F5F224" w14:textId="77777777" w:rsidR="00FB5372" w:rsidRPr="00FB5372" w:rsidRDefault="00FB5372" w:rsidP="00FB5372">
      <w:pPr>
        <w:pStyle w:val="EndNoteBibliography"/>
        <w:ind w:left="720" w:hanging="720"/>
        <w:rPr>
          <w:noProof/>
        </w:rPr>
      </w:pPr>
      <w:r w:rsidRPr="00FB5372">
        <w:rPr>
          <w:noProof/>
        </w:rPr>
        <w:t xml:space="preserve">ROFF, D. A. 2002. </w:t>
      </w:r>
      <w:r w:rsidRPr="00FB5372">
        <w:rPr>
          <w:i/>
          <w:noProof/>
        </w:rPr>
        <w:t xml:space="preserve">Life history evolution, </w:t>
      </w:r>
      <w:r w:rsidRPr="00FB5372">
        <w:rPr>
          <w:noProof/>
        </w:rPr>
        <w:t>Sunderland, Mass., Sinauer Associates.</w:t>
      </w:r>
    </w:p>
    <w:p w14:paraId="083A4042" w14:textId="77777777" w:rsidR="00FB5372" w:rsidRPr="00FB5372" w:rsidRDefault="00FB5372" w:rsidP="00FB5372">
      <w:pPr>
        <w:pStyle w:val="EndNoteBibliography"/>
        <w:ind w:left="720" w:hanging="720"/>
        <w:rPr>
          <w:noProof/>
        </w:rPr>
      </w:pPr>
      <w:r w:rsidRPr="00FB5372">
        <w:rPr>
          <w:noProof/>
        </w:rPr>
        <w:t xml:space="preserve">ROWNTREE, J. K., BARHAM, D. F., STEWART, A. J. A. &amp; HARTLEY, S. E. 2014. The effect of multiple host species on a keystone parasitic plant and its aphid herbivores. </w:t>
      </w:r>
      <w:r w:rsidRPr="00FB5372">
        <w:rPr>
          <w:i/>
          <w:noProof/>
        </w:rPr>
        <w:t>Functional Ecology,</w:t>
      </w:r>
      <w:r w:rsidRPr="00FB5372">
        <w:rPr>
          <w:noProof/>
        </w:rPr>
        <w:t xml:space="preserve"> 28</w:t>
      </w:r>
      <w:r w:rsidRPr="00FB5372">
        <w:rPr>
          <w:b/>
          <w:noProof/>
        </w:rPr>
        <w:t>,</w:t>
      </w:r>
      <w:r w:rsidRPr="00FB5372">
        <w:rPr>
          <w:noProof/>
        </w:rPr>
        <w:t xml:space="preserve"> 829-836.</w:t>
      </w:r>
    </w:p>
    <w:p w14:paraId="163A4A9E" w14:textId="77777777" w:rsidR="00FB5372" w:rsidRPr="00FB5372" w:rsidRDefault="00FB5372" w:rsidP="00FB5372">
      <w:pPr>
        <w:pStyle w:val="EndNoteBibliography"/>
        <w:ind w:left="720" w:hanging="720"/>
        <w:rPr>
          <w:noProof/>
        </w:rPr>
      </w:pPr>
      <w:r w:rsidRPr="00FB5372">
        <w:rPr>
          <w:noProof/>
        </w:rPr>
        <w:t xml:space="preserve">SALONEN, V., SETALA, H. &amp; PUUSTINEN, S. 2000. The interplay between Pinus sylvestris, its root hemiparasite, Melampyrum pratense, and ectomycorrhizal fungi: Influences on plant growth and reproduction. </w:t>
      </w:r>
      <w:r w:rsidRPr="00FB5372">
        <w:rPr>
          <w:i/>
          <w:noProof/>
        </w:rPr>
        <w:t>Ecoscience,</w:t>
      </w:r>
      <w:r w:rsidRPr="00FB5372">
        <w:rPr>
          <w:noProof/>
        </w:rPr>
        <w:t xml:space="preserve"> 7</w:t>
      </w:r>
      <w:r w:rsidRPr="00FB5372">
        <w:rPr>
          <w:b/>
          <w:noProof/>
        </w:rPr>
        <w:t>,</w:t>
      </w:r>
      <w:r w:rsidRPr="00FB5372">
        <w:rPr>
          <w:noProof/>
        </w:rPr>
        <w:t xml:space="preserve"> 195-200.</w:t>
      </w:r>
    </w:p>
    <w:p w14:paraId="695437FE" w14:textId="77777777" w:rsidR="00FB5372" w:rsidRPr="00FB5372" w:rsidRDefault="00FB5372" w:rsidP="00FB5372">
      <w:pPr>
        <w:pStyle w:val="EndNoteBibliography"/>
        <w:ind w:left="720" w:hanging="720"/>
        <w:rPr>
          <w:noProof/>
        </w:rPr>
      </w:pPr>
      <w:r w:rsidRPr="00FB5372">
        <w:rPr>
          <w:noProof/>
        </w:rPr>
        <w:lastRenderedPageBreak/>
        <w:t xml:space="preserve">SCHNEEWEISS, G. M. 2007. Correlated evolution of life history and host range in the nonphotosynthetic parasitic flowering plants Orobanche and Phelipanche (Orobanchaceae). </w:t>
      </w:r>
      <w:r w:rsidRPr="00FB5372">
        <w:rPr>
          <w:i/>
          <w:noProof/>
        </w:rPr>
        <w:t>Journal of Evolutionary Biology,</w:t>
      </w:r>
      <w:r w:rsidRPr="00FB5372">
        <w:rPr>
          <w:noProof/>
        </w:rPr>
        <w:t xml:space="preserve"> 20</w:t>
      </w:r>
      <w:r w:rsidRPr="00FB5372">
        <w:rPr>
          <w:b/>
          <w:noProof/>
        </w:rPr>
        <w:t>,</w:t>
      </w:r>
      <w:r w:rsidRPr="00FB5372">
        <w:rPr>
          <w:noProof/>
        </w:rPr>
        <w:t xml:space="preserve"> 471-478.</w:t>
      </w:r>
    </w:p>
    <w:p w14:paraId="758D499E" w14:textId="77777777" w:rsidR="00FB5372" w:rsidRPr="00FB5372" w:rsidRDefault="00FB5372" w:rsidP="00FB5372">
      <w:pPr>
        <w:pStyle w:val="EndNoteBibliography"/>
        <w:ind w:left="720" w:hanging="720"/>
        <w:rPr>
          <w:noProof/>
        </w:rPr>
      </w:pPr>
      <w:r w:rsidRPr="00FB5372">
        <w:rPr>
          <w:noProof/>
        </w:rPr>
        <w:t xml:space="preserve">SEEL, W. E. &amp; PRESS, M. C. 1994. INFLUENCE OF THE HOST ON 3 SUB-ARCTIC ANNUAL FACULTATIVE ROOT HEMIPARASITES .2. GAS-EXCHANGE CHARACTERISTICS AND RESOURCE USE-EFFICIENCY. </w:t>
      </w:r>
      <w:r w:rsidRPr="00FB5372">
        <w:rPr>
          <w:i/>
          <w:noProof/>
        </w:rPr>
        <w:t>New Phytologist,</w:t>
      </w:r>
      <w:r w:rsidRPr="00FB5372">
        <w:rPr>
          <w:noProof/>
        </w:rPr>
        <w:t xml:space="preserve"> 127</w:t>
      </w:r>
      <w:r w:rsidRPr="00FB5372">
        <w:rPr>
          <w:b/>
          <w:noProof/>
        </w:rPr>
        <w:t>,</w:t>
      </w:r>
      <w:r w:rsidRPr="00FB5372">
        <w:rPr>
          <w:noProof/>
        </w:rPr>
        <w:t xml:space="preserve"> 37-44.</w:t>
      </w:r>
    </w:p>
    <w:p w14:paraId="1E07506E" w14:textId="77777777" w:rsidR="00FB5372" w:rsidRPr="00FB5372" w:rsidRDefault="00FB5372" w:rsidP="00FB5372">
      <w:pPr>
        <w:pStyle w:val="EndNoteBibliography"/>
        <w:ind w:left="720" w:hanging="720"/>
        <w:rPr>
          <w:noProof/>
        </w:rPr>
      </w:pPr>
      <w:r w:rsidRPr="00FB5372">
        <w:rPr>
          <w:noProof/>
        </w:rPr>
        <w:t xml:space="preserve">STACE, C. A., C D. PRESTON &amp; PEARMAN, D. 2015. </w:t>
      </w:r>
      <w:r w:rsidRPr="00FB5372">
        <w:rPr>
          <w:i/>
          <w:noProof/>
        </w:rPr>
        <w:t>Hybrid Flora of the British Isles,</w:t>
      </w:r>
      <w:r w:rsidRPr="00FB5372">
        <w:rPr>
          <w:noProof/>
        </w:rPr>
        <w:t> Bristol, :Botanical Society of Britain &amp; Ireland.</w:t>
      </w:r>
    </w:p>
    <w:p w14:paraId="76485D49" w14:textId="77777777" w:rsidR="00FB5372" w:rsidRPr="00FB5372" w:rsidRDefault="00FB5372" w:rsidP="00FB5372">
      <w:pPr>
        <w:pStyle w:val="EndNoteBibliography"/>
        <w:ind w:left="720" w:hanging="720"/>
        <w:rPr>
          <w:noProof/>
        </w:rPr>
      </w:pPr>
      <w:r w:rsidRPr="00FB5372">
        <w:rPr>
          <w:noProof/>
        </w:rPr>
        <w:t xml:space="preserve">STEARNS, S. C. 1992. </w:t>
      </w:r>
      <w:r w:rsidRPr="00FB5372">
        <w:rPr>
          <w:i/>
          <w:noProof/>
        </w:rPr>
        <w:t>The evolution of life histories</w:t>
      </w:r>
      <w:r w:rsidRPr="00FB5372">
        <w:rPr>
          <w:noProof/>
        </w:rPr>
        <w:t>, Oxford University Press.</w:t>
      </w:r>
    </w:p>
    <w:p w14:paraId="1E96AC85" w14:textId="77777777" w:rsidR="00FB5372" w:rsidRPr="00FB5372" w:rsidRDefault="00FB5372" w:rsidP="00FB5372">
      <w:pPr>
        <w:pStyle w:val="EndNoteBibliography"/>
        <w:ind w:left="720" w:hanging="720"/>
        <w:rPr>
          <w:noProof/>
        </w:rPr>
      </w:pPr>
      <w:r w:rsidRPr="00FB5372">
        <w:rPr>
          <w:noProof/>
        </w:rPr>
        <w:t xml:space="preserve">SVENSSON, B. M. &amp; CARLSSON, B. A. 2004. Significance of time of attachment, host type, and neighbouring hemiparasites in determining fitness in two endangered grassland hemiparasites. </w:t>
      </w:r>
      <w:r w:rsidRPr="00FB5372">
        <w:rPr>
          <w:i/>
          <w:noProof/>
        </w:rPr>
        <w:t>Annales Botanici Fennici,</w:t>
      </w:r>
      <w:r w:rsidRPr="00FB5372">
        <w:rPr>
          <w:noProof/>
        </w:rPr>
        <w:t xml:space="preserve"> 41</w:t>
      </w:r>
      <w:r w:rsidRPr="00FB5372">
        <w:rPr>
          <w:b/>
          <w:noProof/>
        </w:rPr>
        <w:t>,</w:t>
      </w:r>
      <w:r w:rsidRPr="00FB5372">
        <w:rPr>
          <w:noProof/>
        </w:rPr>
        <w:t xml:space="preserve"> 63-75.</w:t>
      </w:r>
    </w:p>
    <w:p w14:paraId="58E24DE4" w14:textId="77777777" w:rsidR="00FB5372" w:rsidRPr="00FB5372" w:rsidRDefault="00FB5372" w:rsidP="00FB5372">
      <w:pPr>
        <w:pStyle w:val="EndNoteBibliography"/>
        <w:ind w:left="720" w:hanging="720"/>
        <w:rPr>
          <w:noProof/>
        </w:rPr>
      </w:pPr>
      <w:r w:rsidRPr="00FB5372">
        <w:rPr>
          <w:noProof/>
        </w:rPr>
        <w:t xml:space="preserve">TESITEL, J., PLAVCOVA, L. &amp; CAMERON, D. D. 2010a. Heterotrophic carbon gain by the root hemiparasites, Rhinanthus minor and Euphrasia rostkoviana (Orobanchaceae). </w:t>
      </w:r>
      <w:r w:rsidRPr="00FB5372">
        <w:rPr>
          <w:i/>
          <w:noProof/>
        </w:rPr>
        <w:t>Planta,</w:t>
      </w:r>
      <w:r w:rsidRPr="00FB5372">
        <w:rPr>
          <w:noProof/>
        </w:rPr>
        <w:t xml:space="preserve"> 231</w:t>
      </w:r>
      <w:r w:rsidRPr="00FB5372">
        <w:rPr>
          <w:b/>
          <w:noProof/>
        </w:rPr>
        <w:t>,</w:t>
      </w:r>
      <w:r w:rsidRPr="00FB5372">
        <w:rPr>
          <w:noProof/>
        </w:rPr>
        <w:t xml:space="preserve"> 1137-1144.</w:t>
      </w:r>
    </w:p>
    <w:p w14:paraId="3BEF864C" w14:textId="77777777" w:rsidR="00FB5372" w:rsidRPr="00FB5372" w:rsidRDefault="00FB5372" w:rsidP="00FB5372">
      <w:pPr>
        <w:pStyle w:val="EndNoteBibliography"/>
        <w:ind w:left="720" w:hanging="720"/>
        <w:rPr>
          <w:noProof/>
        </w:rPr>
      </w:pPr>
      <w:r w:rsidRPr="00FB5372">
        <w:rPr>
          <w:noProof/>
        </w:rPr>
        <w:t xml:space="preserve">TESITEL, J., RIHA, P., SVOBODOVA, S., MALINOVA, T. &amp; STECH, M. 2010b. Phylogeny, Life History Evolution and Biogeography of the Rhinanthoid Orobanchaceae. </w:t>
      </w:r>
      <w:r w:rsidRPr="00FB5372">
        <w:rPr>
          <w:i/>
          <w:noProof/>
        </w:rPr>
        <w:t>Folia Geobotanica,</w:t>
      </w:r>
      <w:r w:rsidRPr="00FB5372">
        <w:rPr>
          <w:noProof/>
        </w:rPr>
        <w:t xml:space="preserve"> 45</w:t>
      </w:r>
      <w:r w:rsidRPr="00FB5372">
        <w:rPr>
          <w:b/>
          <w:noProof/>
        </w:rPr>
        <w:t>,</w:t>
      </w:r>
      <w:r w:rsidRPr="00FB5372">
        <w:rPr>
          <w:noProof/>
        </w:rPr>
        <w:t xml:space="preserve"> 347-367.</w:t>
      </w:r>
    </w:p>
    <w:p w14:paraId="687D2907" w14:textId="77777777" w:rsidR="00FB5372" w:rsidRPr="00FB5372" w:rsidRDefault="00FB5372" w:rsidP="00FB5372">
      <w:pPr>
        <w:pStyle w:val="EndNoteBibliography"/>
        <w:ind w:left="720" w:hanging="720"/>
        <w:rPr>
          <w:noProof/>
        </w:rPr>
      </w:pPr>
      <w:r w:rsidRPr="00FB5372">
        <w:rPr>
          <w:noProof/>
        </w:rPr>
        <w:t xml:space="preserve">TWYFORD, A. D. 2017. New insights into the population biology of endoparasitic Rafflesiaceae. </w:t>
      </w:r>
      <w:r w:rsidRPr="00FB5372">
        <w:rPr>
          <w:i/>
          <w:noProof/>
        </w:rPr>
        <w:t>American Journal of Botany,</w:t>
      </w:r>
      <w:r w:rsidRPr="00FB5372">
        <w:rPr>
          <w:noProof/>
        </w:rPr>
        <w:t xml:space="preserve"> 104</w:t>
      </w:r>
      <w:r w:rsidRPr="00FB5372">
        <w:rPr>
          <w:b/>
          <w:noProof/>
        </w:rPr>
        <w:t>,</w:t>
      </w:r>
      <w:r w:rsidRPr="00FB5372">
        <w:rPr>
          <w:noProof/>
        </w:rPr>
        <w:t xml:space="preserve"> 1433-1436.</w:t>
      </w:r>
    </w:p>
    <w:p w14:paraId="0C094FE9" w14:textId="77777777" w:rsidR="00FB5372" w:rsidRPr="00FB5372" w:rsidRDefault="00FB5372" w:rsidP="00FB5372">
      <w:pPr>
        <w:pStyle w:val="EndNoteBibliography"/>
        <w:ind w:left="720" w:hanging="720"/>
        <w:rPr>
          <w:noProof/>
        </w:rPr>
      </w:pPr>
      <w:r w:rsidRPr="00FB5372">
        <w:rPr>
          <w:noProof/>
        </w:rPr>
        <w:t xml:space="preserve">TWYFORD, A. D. 2018. Parasitic plants. </w:t>
      </w:r>
      <w:r w:rsidRPr="00FB5372">
        <w:rPr>
          <w:i/>
          <w:noProof/>
        </w:rPr>
        <w:t>Current Biology,</w:t>
      </w:r>
      <w:r w:rsidRPr="00FB5372">
        <w:rPr>
          <w:noProof/>
        </w:rPr>
        <w:t xml:space="preserve"> 28</w:t>
      </w:r>
      <w:r w:rsidRPr="00FB5372">
        <w:rPr>
          <w:b/>
          <w:noProof/>
        </w:rPr>
        <w:t>,</w:t>
      </w:r>
      <w:r w:rsidRPr="00FB5372">
        <w:rPr>
          <w:noProof/>
        </w:rPr>
        <w:t xml:space="preserve"> R857-R859.</w:t>
      </w:r>
    </w:p>
    <w:p w14:paraId="2E946BB6" w14:textId="77777777" w:rsidR="00FB5372" w:rsidRPr="00FB5372" w:rsidRDefault="00FB5372" w:rsidP="00FB5372">
      <w:pPr>
        <w:pStyle w:val="EndNoteBibliography"/>
        <w:ind w:left="720" w:hanging="720"/>
        <w:rPr>
          <w:noProof/>
        </w:rPr>
      </w:pPr>
      <w:r w:rsidRPr="00FB5372">
        <w:rPr>
          <w:noProof/>
        </w:rPr>
        <w:t xml:space="preserve">TWYFORD, A. D. &amp; FRIEDMAN, J. 2015. Adaptive divergence in the monkey flower Mimulus guttatus is maintained by a chromosomal inversion. </w:t>
      </w:r>
      <w:r w:rsidRPr="00FB5372">
        <w:rPr>
          <w:i/>
          <w:noProof/>
        </w:rPr>
        <w:t>Evolution,</w:t>
      </w:r>
      <w:r w:rsidRPr="00FB5372">
        <w:rPr>
          <w:noProof/>
        </w:rPr>
        <w:t xml:space="preserve"> 69</w:t>
      </w:r>
      <w:r w:rsidRPr="00FB5372">
        <w:rPr>
          <w:b/>
          <w:noProof/>
        </w:rPr>
        <w:t>,</w:t>
      </w:r>
      <w:r w:rsidRPr="00FB5372">
        <w:rPr>
          <w:noProof/>
        </w:rPr>
        <w:t xml:space="preserve"> 1476-1486.</w:t>
      </w:r>
    </w:p>
    <w:p w14:paraId="7A61BBAF" w14:textId="77777777" w:rsidR="00FB5372" w:rsidRPr="00FB5372" w:rsidRDefault="00FB5372" w:rsidP="00FB5372">
      <w:pPr>
        <w:pStyle w:val="EndNoteBibliography"/>
        <w:ind w:left="720" w:hanging="720"/>
        <w:rPr>
          <w:noProof/>
        </w:rPr>
      </w:pPr>
      <w:r w:rsidRPr="00FB5372">
        <w:rPr>
          <w:noProof/>
        </w:rPr>
        <w:t xml:space="preserve">WANG, X. M., GUSSAROVA, G., RUHSAM, M., DE VERE, N., METHERELL, C., HOLLINGSWORTH, P. M. &amp; TWYFORD, A. D. 2018. DNA barcoding a taxonomically complex hemiparasitic genus reveals deep divergence between ploidy levels but lack of species-level resolution. </w:t>
      </w:r>
      <w:r w:rsidRPr="00FB5372">
        <w:rPr>
          <w:i/>
          <w:noProof/>
        </w:rPr>
        <w:t>Aob Plants,</w:t>
      </w:r>
      <w:r w:rsidRPr="00FB5372">
        <w:rPr>
          <w:noProof/>
        </w:rPr>
        <w:t xml:space="preserve"> 10</w:t>
      </w:r>
      <w:r w:rsidRPr="00FB5372">
        <w:rPr>
          <w:b/>
          <w:noProof/>
        </w:rPr>
        <w:t>,</w:t>
      </w:r>
      <w:r w:rsidRPr="00FB5372">
        <w:rPr>
          <w:noProof/>
        </w:rPr>
        <w:t xml:space="preserve"> 13.</w:t>
      </w:r>
    </w:p>
    <w:p w14:paraId="57CEA433" w14:textId="77777777" w:rsidR="00FB5372" w:rsidRPr="00FB5372" w:rsidRDefault="00FB5372" w:rsidP="00FB5372">
      <w:pPr>
        <w:pStyle w:val="EndNoteBibliography"/>
        <w:ind w:left="720" w:hanging="720"/>
        <w:rPr>
          <w:noProof/>
        </w:rPr>
      </w:pPr>
      <w:r w:rsidRPr="00FB5372">
        <w:rPr>
          <w:noProof/>
        </w:rPr>
        <w:t xml:space="preserve">WESTWOOD, J. H., YODER, J. I., TIMKO, M. P. &amp; DEPAMPHILIS, C. W. 2010. The evolution of parasitism in plants. </w:t>
      </w:r>
      <w:r w:rsidRPr="00FB5372">
        <w:rPr>
          <w:i/>
          <w:noProof/>
        </w:rPr>
        <w:t>Trends in Plant Science,</w:t>
      </w:r>
      <w:r w:rsidRPr="00FB5372">
        <w:rPr>
          <w:noProof/>
        </w:rPr>
        <w:t xml:space="preserve"> 15</w:t>
      </w:r>
      <w:r w:rsidRPr="00FB5372">
        <w:rPr>
          <w:b/>
          <w:noProof/>
        </w:rPr>
        <w:t>,</w:t>
      </w:r>
      <w:r w:rsidRPr="00FB5372">
        <w:rPr>
          <w:noProof/>
        </w:rPr>
        <w:t xml:space="preserve"> 227-235.</w:t>
      </w:r>
    </w:p>
    <w:p w14:paraId="58FAED2A" w14:textId="77777777" w:rsidR="00FB5372" w:rsidRPr="00FB5372" w:rsidRDefault="00FB5372" w:rsidP="00FB5372">
      <w:pPr>
        <w:pStyle w:val="EndNoteBibliography"/>
        <w:ind w:left="720" w:hanging="720"/>
        <w:rPr>
          <w:noProof/>
        </w:rPr>
      </w:pPr>
      <w:r w:rsidRPr="00FB5372">
        <w:rPr>
          <w:noProof/>
        </w:rPr>
        <w:t xml:space="preserve">WILKINS, D. A. 1963. PLASTICITY AND ESTABLISHMENT IN EUPHRASIA. </w:t>
      </w:r>
      <w:r w:rsidRPr="00FB5372">
        <w:rPr>
          <w:i/>
          <w:noProof/>
        </w:rPr>
        <w:t>Annals of Botany,</w:t>
      </w:r>
      <w:r w:rsidRPr="00FB5372">
        <w:rPr>
          <w:noProof/>
        </w:rPr>
        <w:t xml:space="preserve"> 27</w:t>
      </w:r>
      <w:r w:rsidRPr="00FB5372">
        <w:rPr>
          <w:b/>
          <w:noProof/>
        </w:rPr>
        <w:t>,</w:t>
      </w:r>
      <w:r w:rsidRPr="00FB5372">
        <w:rPr>
          <w:noProof/>
        </w:rPr>
        <w:t xml:space="preserve"> 533-&amp;.</w:t>
      </w:r>
    </w:p>
    <w:p w14:paraId="3A324EBD" w14:textId="77777777" w:rsidR="00FB5372" w:rsidRPr="00FB5372" w:rsidRDefault="00FB5372" w:rsidP="00FB5372">
      <w:pPr>
        <w:pStyle w:val="EndNoteBibliography"/>
        <w:ind w:left="720" w:hanging="720"/>
        <w:rPr>
          <w:noProof/>
        </w:rPr>
      </w:pPr>
      <w:r w:rsidRPr="00FB5372">
        <w:rPr>
          <w:noProof/>
        </w:rPr>
        <w:t xml:space="preserve">WINDSOR, D. A. 1998. Most of the species on Earth are parasites. </w:t>
      </w:r>
      <w:r w:rsidRPr="00FB5372">
        <w:rPr>
          <w:i/>
          <w:noProof/>
        </w:rPr>
        <w:t>International Journal for Parasitology,</w:t>
      </w:r>
      <w:r w:rsidRPr="00FB5372">
        <w:rPr>
          <w:noProof/>
        </w:rPr>
        <w:t xml:space="preserve"> 28</w:t>
      </w:r>
      <w:r w:rsidRPr="00FB5372">
        <w:rPr>
          <w:b/>
          <w:noProof/>
        </w:rPr>
        <w:t>,</w:t>
      </w:r>
      <w:r w:rsidRPr="00FB5372">
        <w:rPr>
          <w:noProof/>
        </w:rPr>
        <w:t xml:space="preserve"> 1939-1941.</w:t>
      </w:r>
    </w:p>
    <w:p w14:paraId="4DD038FC" w14:textId="77777777" w:rsidR="00FB5372" w:rsidRPr="00FB5372" w:rsidRDefault="00FB5372" w:rsidP="00FB5372">
      <w:pPr>
        <w:pStyle w:val="EndNoteBibliography"/>
        <w:ind w:left="720" w:hanging="720"/>
        <w:rPr>
          <w:noProof/>
        </w:rPr>
      </w:pPr>
      <w:r w:rsidRPr="00FB5372">
        <w:rPr>
          <w:noProof/>
        </w:rPr>
        <w:t xml:space="preserve">YEO, P. 1964. The Growth of Euphrasia in Cultivation. </w:t>
      </w:r>
      <w:r w:rsidRPr="00FB5372">
        <w:rPr>
          <w:i/>
          <w:noProof/>
        </w:rPr>
        <w:t>Watsonia,</w:t>
      </w:r>
      <w:r w:rsidRPr="00FB5372">
        <w:rPr>
          <w:noProof/>
        </w:rPr>
        <w:t xml:space="preserve"> 6</w:t>
      </w:r>
      <w:r w:rsidRPr="00FB5372">
        <w:rPr>
          <w:b/>
          <w:noProof/>
        </w:rPr>
        <w:t>,</w:t>
      </w:r>
      <w:r w:rsidRPr="00FB5372">
        <w:rPr>
          <w:noProof/>
        </w:rPr>
        <w:t xml:space="preserve"> 1-24.</w:t>
      </w:r>
    </w:p>
    <w:p w14:paraId="1B91F244" w14:textId="77777777" w:rsidR="00FB5372" w:rsidRPr="00FB5372" w:rsidRDefault="00FB5372" w:rsidP="00FB5372">
      <w:pPr>
        <w:pStyle w:val="EndNoteBibliography"/>
        <w:ind w:left="720" w:hanging="720"/>
        <w:rPr>
          <w:noProof/>
        </w:rPr>
      </w:pPr>
      <w:r w:rsidRPr="00FB5372">
        <w:rPr>
          <w:noProof/>
        </w:rPr>
        <w:t>YEO, P. 1968. The Evolutionary Significance of the Speciation of Euphrasia in Europe</w:t>
      </w:r>
    </w:p>
    <w:p w14:paraId="4DD0919D" w14:textId="77777777" w:rsidR="00FB5372" w:rsidRPr="00FB5372" w:rsidRDefault="00FB5372" w:rsidP="00FB5372">
      <w:pPr>
        <w:pStyle w:val="EndNoteBibliography"/>
        <w:rPr>
          <w:noProof/>
        </w:rPr>
      </w:pPr>
      <w:r w:rsidRPr="00FB5372">
        <w:rPr>
          <w:noProof/>
        </w:rPr>
        <w:t> </w:t>
      </w:r>
      <w:r w:rsidRPr="00FB5372">
        <w:rPr>
          <w:i/>
          <w:noProof/>
        </w:rPr>
        <w:t>Evolution,</w:t>
      </w:r>
      <w:r w:rsidRPr="00FB5372">
        <w:rPr>
          <w:noProof/>
        </w:rPr>
        <w:t xml:space="preserve"> 22</w:t>
      </w:r>
      <w:r w:rsidRPr="00FB5372">
        <w:rPr>
          <w:b/>
          <w:noProof/>
        </w:rPr>
        <w:t>,</w:t>
      </w:r>
      <w:r w:rsidRPr="00FB5372">
        <w:rPr>
          <w:noProof/>
        </w:rPr>
        <w:t xml:space="preserve"> 736-747.</w:t>
      </w:r>
    </w:p>
    <w:p w14:paraId="6C7649A2" w14:textId="77777777" w:rsidR="00FB5372" w:rsidRPr="00FB5372" w:rsidRDefault="00FB5372" w:rsidP="00FB5372">
      <w:pPr>
        <w:pStyle w:val="EndNoteBibliography"/>
        <w:ind w:left="720" w:hanging="720"/>
        <w:rPr>
          <w:noProof/>
        </w:rPr>
      </w:pPr>
      <w:r w:rsidRPr="00FB5372">
        <w:rPr>
          <w:noProof/>
        </w:rPr>
        <w:t xml:space="preserve">YEO, P. F. 1961. Germination, seedlings, and the formation of haustoria in </w:t>
      </w:r>
      <w:r w:rsidRPr="00FB5372">
        <w:rPr>
          <w:i/>
          <w:noProof/>
        </w:rPr>
        <w:t>Euphrasia</w:t>
      </w:r>
      <w:r w:rsidRPr="00FB5372">
        <w:rPr>
          <w:noProof/>
        </w:rPr>
        <w:t xml:space="preserve">. </w:t>
      </w:r>
      <w:r w:rsidRPr="00FB5372">
        <w:rPr>
          <w:i/>
          <w:noProof/>
        </w:rPr>
        <w:t>Watsonia,</w:t>
      </w:r>
      <w:r w:rsidRPr="00FB5372">
        <w:rPr>
          <w:noProof/>
        </w:rPr>
        <w:t xml:space="preserve"> 5</w:t>
      </w:r>
      <w:r w:rsidRPr="00FB5372">
        <w:rPr>
          <w:b/>
          <w:noProof/>
        </w:rPr>
        <w:t>,</w:t>
      </w:r>
      <w:r w:rsidRPr="00FB5372">
        <w:rPr>
          <w:noProof/>
        </w:rPr>
        <w:t xml:space="preserve"> 11-22.</w:t>
      </w:r>
    </w:p>
    <w:p w14:paraId="70C8EAC8" w14:textId="77777777" w:rsidR="00FB5372" w:rsidRPr="00FB5372" w:rsidRDefault="00FB5372" w:rsidP="00FB5372">
      <w:pPr>
        <w:pStyle w:val="EndNoteBibliography"/>
        <w:ind w:left="720" w:hanging="720"/>
        <w:rPr>
          <w:noProof/>
        </w:rPr>
      </w:pPr>
      <w:r w:rsidRPr="00FB5372">
        <w:rPr>
          <w:noProof/>
        </w:rPr>
        <w:t xml:space="preserve">ZHANG, J. H. &amp; LECHOWICZ, M. J. 1994. CORRELATION BETWEEN TIME OF FLOWERING AND PHENOTYPIC PLASTICITY IN ARABIDOPSIS-THALIANA (BRASSICACEAE). </w:t>
      </w:r>
      <w:r w:rsidRPr="00FB5372">
        <w:rPr>
          <w:i/>
          <w:noProof/>
        </w:rPr>
        <w:t>American Journal of Botany,</w:t>
      </w:r>
      <w:r w:rsidRPr="00FB5372">
        <w:rPr>
          <w:noProof/>
        </w:rPr>
        <w:t xml:space="preserve"> 81</w:t>
      </w:r>
      <w:r w:rsidRPr="00FB5372">
        <w:rPr>
          <w:b/>
          <w:noProof/>
        </w:rPr>
        <w:t>,</w:t>
      </w:r>
      <w:r w:rsidRPr="00FB5372">
        <w:rPr>
          <w:noProof/>
        </w:rPr>
        <w:t xml:space="preserve"> 1336-1342.</w:t>
      </w:r>
    </w:p>
    <w:p w14:paraId="37D9F7C0" w14:textId="77777777" w:rsidR="00FB5372" w:rsidRPr="00FB5372" w:rsidRDefault="00FB5372" w:rsidP="00FB5372">
      <w:pPr>
        <w:pStyle w:val="EndNoteBibliography"/>
        <w:ind w:left="720" w:hanging="720"/>
        <w:rPr>
          <w:noProof/>
        </w:rPr>
      </w:pPr>
      <w:r w:rsidRPr="00FB5372">
        <w:rPr>
          <w:noProof/>
        </w:rPr>
        <w:t xml:space="preserve">ZOPFI, H. J. 1995. Life history variation and infraspecific heterochrony in Rhinanthus glacialis (Scrophulariaceae). </w:t>
      </w:r>
      <w:r w:rsidRPr="00FB5372">
        <w:rPr>
          <w:i/>
          <w:noProof/>
        </w:rPr>
        <w:t>Plant Systematics and Evolution,</w:t>
      </w:r>
      <w:r w:rsidRPr="00FB5372">
        <w:rPr>
          <w:noProof/>
        </w:rPr>
        <w:t xml:space="preserve"> 198</w:t>
      </w:r>
      <w:r w:rsidRPr="00FB5372">
        <w:rPr>
          <w:b/>
          <w:noProof/>
        </w:rPr>
        <w:t>,</w:t>
      </w:r>
      <w:r w:rsidRPr="00FB5372">
        <w:rPr>
          <w:noProof/>
        </w:rPr>
        <w:t xml:space="preserve"> 209-233.</w:t>
      </w:r>
    </w:p>
    <w:p w14:paraId="36F73416" w14:textId="77777777" w:rsidR="00FB5372" w:rsidRPr="00FB5372" w:rsidRDefault="00FB5372" w:rsidP="00FB5372">
      <w:pPr>
        <w:pStyle w:val="EndNoteBibliography"/>
        <w:ind w:left="720" w:hanging="720"/>
        <w:rPr>
          <w:noProof/>
        </w:rPr>
      </w:pPr>
      <w:r w:rsidRPr="00FB5372">
        <w:rPr>
          <w:noProof/>
        </w:rPr>
        <w:t xml:space="preserve">ZOPFI, H. J. 1998. The genetic basis of ecotypic variants of Euphrasia rostkoviana Hayne (Scrophulariaceae) in relation to grassland management. </w:t>
      </w:r>
      <w:r w:rsidRPr="00FB5372">
        <w:rPr>
          <w:i/>
          <w:noProof/>
        </w:rPr>
        <w:t>Flora,</w:t>
      </w:r>
      <w:r w:rsidRPr="00FB5372">
        <w:rPr>
          <w:noProof/>
        </w:rPr>
        <w:t xml:space="preserve"> 193</w:t>
      </w:r>
      <w:r w:rsidRPr="00FB5372">
        <w:rPr>
          <w:b/>
          <w:noProof/>
        </w:rPr>
        <w:t>,</w:t>
      </w:r>
      <w:r w:rsidRPr="00FB5372">
        <w:rPr>
          <w:noProof/>
        </w:rPr>
        <w:t xml:space="preserve"> 41-58.</w:t>
      </w:r>
    </w:p>
    <w:p w14:paraId="4D4B1BE4" w14:textId="3490ED95" w:rsidR="00D575CD" w:rsidRDefault="00814FCE">
      <w:r>
        <w:fldChar w:fldCharType="end"/>
      </w:r>
    </w:p>
    <w:sectPr w:rsidR="00D575CD" w:rsidSect="00F4209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75&lt;/item&gt;&lt;item&gt;379&lt;/item&gt;&lt;item&gt;383&lt;/item&gt;&lt;item&gt;389&lt;/item&gt;&lt;item&gt;391&lt;/item&gt;&lt;item&gt;393&lt;/item&gt;&lt;item&gt;425&lt;/item&gt;&lt;item&gt;426&lt;/item&gt;&lt;item&gt;427&lt;/item&gt;&lt;item&gt;428&lt;/item&gt;&lt;item&gt;430&lt;/item&gt;&lt;item&gt;867&lt;/item&gt;&lt;item&gt;930&lt;/item&gt;&lt;item&gt;947&lt;/item&gt;&lt;item&gt;949&lt;/item&gt;&lt;item&gt;963&lt;/item&gt;&lt;item&gt;966&lt;/item&gt;&lt;item&gt;1007&lt;/item&gt;&lt;item&gt;1100&lt;/item&gt;&lt;item&gt;1140&lt;/item&gt;&lt;item&gt;1143&lt;/item&gt;&lt;item&gt;1152&lt;/item&gt;&lt;item&gt;1156&lt;/item&gt;&lt;item&gt;1157&lt;/item&gt;&lt;item&gt;1209&lt;/item&gt;&lt;item&gt;1326&lt;/item&gt;&lt;item&gt;1522&lt;/item&gt;&lt;item&gt;1523&lt;/item&gt;&lt;item&gt;1524&lt;/item&gt;&lt;item&gt;1525&lt;/item&gt;&lt;item&gt;1526&lt;/item&gt;&lt;item&gt;1527&lt;/item&gt;&lt;item&gt;1528&lt;/item&gt;&lt;item&gt;1529&lt;/item&gt;&lt;item&gt;1531&lt;/item&gt;&lt;item&gt;1532&lt;/item&gt;&lt;item&gt;1533&lt;/item&gt;&lt;item&gt;1534&lt;/item&gt;&lt;item&gt;1535&lt;/item&gt;&lt;item&gt;1536&lt;/item&gt;&lt;item&gt;1537&lt;/item&gt;&lt;item&gt;1538&lt;/item&gt;&lt;item&gt;1539&lt;/item&gt;&lt;item&gt;1540&lt;/item&gt;&lt;item&gt;1541&lt;/item&gt;&lt;item&gt;1542&lt;/item&gt;&lt;item&gt;1543&lt;/item&gt;&lt;item&gt;1544&lt;/item&gt;&lt;item&gt;1545&lt;/item&gt;&lt;item&gt;1546&lt;/item&gt;&lt;item&gt;1547&lt;/item&gt;&lt;/record-ids&gt;&lt;/item&gt;&lt;/Libraries&gt;"/>
  </w:docVars>
  <w:rsids>
    <w:rsidRoot w:val="00814FCE"/>
    <w:rsid w:val="00006321"/>
    <w:rsid w:val="0002511A"/>
    <w:rsid w:val="00047944"/>
    <w:rsid w:val="000D357F"/>
    <w:rsid w:val="000D7762"/>
    <w:rsid w:val="000F69F6"/>
    <w:rsid w:val="00162C7E"/>
    <w:rsid w:val="001C6AF8"/>
    <w:rsid w:val="00247A44"/>
    <w:rsid w:val="002549BD"/>
    <w:rsid w:val="002E0807"/>
    <w:rsid w:val="00315EBF"/>
    <w:rsid w:val="003910F4"/>
    <w:rsid w:val="003E3C02"/>
    <w:rsid w:val="00412B37"/>
    <w:rsid w:val="00413D5E"/>
    <w:rsid w:val="00444DA7"/>
    <w:rsid w:val="004541B1"/>
    <w:rsid w:val="00481EC8"/>
    <w:rsid w:val="004A57B0"/>
    <w:rsid w:val="004D0F98"/>
    <w:rsid w:val="004D5BDF"/>
    <w:rsid w:val="005265F6"/>
    <w:rsid w:val="00534178"/>
    <w:rsid w:val="005626CE"/>
    <w:rsid w:val="00570C70"/>
    <w:rsid w:val="005A3B65"/>
    <w:rsid w:val="00610FD5"/>
    <w:rsid w:val="00624D50"/>
    <w:rsid w:val="00652F68"/>
    <w:rsid w:val="0069210B"/>
    <w:rsid w:val="006968DB"/>
    <w:rsid w:val="006C4F7B"/>
    <w:rsid w:val="006C6EF6"/>
    <w:rsid w:val="006E35C5"/>
    <w:rsid w:val="00735FDB"/>
    <w:rsid w:val="00775024"/>
    <w:rsid w:val="00787707"/>
    <w:rsid w:val="007A054D"/>
    <w:rsid w:val="007C363F"/>
    <w:rsid w:val="0080429B"/>
    <w:rsid w:val="00814FCE"/>
    <w:rsid w:val="00830B28"/>
    <w:rsid w:val="00842A6D"/>
    <w:rsid w:val="00857839"/>
    <w:rsid w:val="008A1123"/>
    <w:rsid w:val="008A7D6B"/>
    <w:rsid w:val="008F7803"/>
    <w:rsid w:val="008F7BF5"/>
    <w:rsid w:val="009047AD"/>
    <w:rsid w:val="00951FBB"/>
    <w:rsid w:val="00973018"/>
    <w:rsid w:val="0097434C"/>
    <w:rsid w:val="009A3DDE"/>
    <w:rsid w:val="009C39D9"/>
    <w:rsid w:val="00A11203"/>
    <w:rsid w:val="00A16EE1"/>
    <w:rsid w:val="00A37BE3"/>
    <w:rsid w:val="00A47F28"/>
    <w:rsid w:val="00AD0203"/>
    <w:rsid w:val="00B06D29"/>
    <w:rsid w:val="00B42CC7"/>
    <w:rsid w:val="00B972A6"/>
    <w:rsid w:val="00B97E7A"/>
    <w:rsid w:val="00BA2CB1"/>
    <w:rsid w:val="00BA67EF"/>
    <w:rsid w:val="00BB5574"/>
    <w:rsid w:val="00C86279"/>
    <w:rsid w:val="00CB1659"/>
    <w:rsid w:val="00CB2289"/>
    <w:rsid w:val="00CD2A26"/>
    <w:rsid w:val="00D058A9"/>
    <w:rsid w:val="00D27099"/>
    <w:rsid w:val="00D277FD"/>
    <w:rsid w:val="00DA1A5E"/>
    <w:rsid w:val="00DE1215"/>
    <w:rsid w:val="00E010EE"/>
    <w:rsid w:val="00E377D1"/>
    <w:rsid w:val="00E416AB"/>
    <w:rsid w:val="00E853E1"/>
    <w:rsid w:val="00EE25FC"/>
    <w:rsid w:val="00EF48A2"/>
    <w:rsid w:val="00F42093"/>
    <w:rsid w:val="00F4613F"/>
    <w:rsid w:val="00F83797"/>
    <w:rsid w:val="00FB53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D60FCCD"/>
  <w15:chartTrackingRefBased/>
  <w15:docId w15:val="{CDFAC81E-17BA-584B-9010-4A936E747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14FC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14FCE"/>
    <w:rPr>
      <w:rFonts w:ascii="Calibri" w:hAnsi="Calibri" w:cs="Calibri"/>
      <w:lang w:val="en-US"/>
    </w:rPr>
  </w:style>
  <w:style w:type="paragraph" w:customStyle="1" w:styleId="EndNoteBibliography">
    <w:name w:val="EndNote Bibliography"/>
    <w:basedOn w:val="Normal"/>
    <w:link w:val="EndNoteBibliographyChar"/>
    <w:rsid w:val="00814FCE"/>
    <w:rPr>
      <w:rFonts w:ascii="Calibri" w:hAnsi="Calibri" w:cs="Calibri"/>
      <w:lang w:val="en-US"/>
    </w:rPr>
  </w:style>
  <w:style w:type="character" w:customStyle="1" w:styleId="EndNoteBibliographyChar">
    <w:name w:val="EndNote Bibliography Char"/>
    <w:basedOn w:val="DefaultParagraphFont"/>
    <w:link w:val="EndNoteBibliography"/>
    <w:rsid w:val="00814FCE"/>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4</Pages>
  <Words>4879</Words>
  <Characters>2781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cp:revision>
  <dcterms:created xsi:type="dcterms:W3CDTF">2020-09-02T10:57:00Z</dcterms:created>
  <dcterms:modified xsi:type="dcterms:W3CDTF">2020-09-03T09:19:00Z</dcterms:modified>
</cp:coreProperties>
</file>